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624E" w:rsidRPr="00C60C95" w:rsidRDefault="0026624E" w:rsidP="0026624E">
      <w:pPr>
        <w:spacing w:line="480" w:lineRule="auto"/>
        <w:jc w:val="center"/>
        <w:rPr>
          <w:b/>
          <w:bCs/>
        </w:rPr>
      </w:pPr>
      <w:r w:rsidRPr="00C60C95">
        <w:rPr>
          <w:b/>
          <w:bCs/>
        </w:rPr>
        <w:t>SUPPLEMENTAL METHODS</w:t>
      </w:r>
    </w:p>
    <w:p w:rsidR="0026624E" w:rsidRPr="00C60C95" w:rsidRDefault="0026624E" w:rsidP="0026624E">
      <w:pPr>
        <w:widowControl w:val="0"/>
        <w:spacing w:line="480" w:lineRule="auto"/>
      </w:pPr>
      <w:r w:rsidRPr="00C60C95">
        <w:rPr>
          <w:b/>
          <w:bCs/>
        </w:rPr>
        <w:t xml:space="preserve">Animals. </w:t>
      </w:r>
      <w:r w:rsidRPr="00C60C95">
        <w:t xml:space="preserve"> All animal protocols conformed to Canadian Council on Animal Care guidelines (Ottawa, ON: Vol. 1, 2</w:t>
      </w:r>
      <w:r w:rsidRPr="00C60C95">
        <w:rPr>
          <w:vertAlign w:val="superscript"/>
        </w:rPr>
        <w:t>nd</w:t>
      </w:r>
      <w:r w:rsidRPr="00C60C95">
        <w:t xml:space="preserve"> edition, 1993; Vol. 2, 1984) and were approved by the Dalhousie University Committee on Laboratory Animals.  Female C57BL/6 mice were obtained from Charles River Laboratories (St. Constant, QC) following an OVX or sham surgery at one month of age.  Animals were housed in micro-isolator cages at Dalhousie University and maintained on a 12-hour light/dark cycle, with free access to food and water, until use at 20-24 mos.</w:t>
      </w:r>
    </w:p>
    <w:p w:rsidR="00A649E0" w:rsidRPr="00C60C95" w:rsidRDefault="0026624E" w:rsidP="0026624E">
      <w:pPr>
        <w:widowControl w:val="0"/>
        <w:spacing w:line="480" w:lineRule="auto"/>
      </w:pPr>
      <w:r w:rsidRPr="00C60C95">
        <w:rPr>
          <w:b/>
          <w:bCs/>
        </w:rPr>
        <w:t xml:space="preserve">Myocyte Isolation.  </w:t>
      </w:r>
      <w:r w:rsidRPr="00C60C95">
        <w:rPr>
          <w:bCs/>
        </w:rPr>
        <w:t>V</w:t>
      </w:r>
      <w:r w:rsidRPr="00C60C95">
        <w:t xml:space="preserve">entricular myocytes were isolated by enzymatic dissociation as described previously </w:t>
      </w:r>
      <w:r w:rsidR="00416EE3" w:rsidRPr="00C60C95">
        <w:fldChar w:fldCharType="begin"/>
      </w:r>
      <w:r w:rsidR="002430F5" w:rsidRPr="00C60C95">
        <w:instrText xml:space="preserve"> ADDIN EN.CITE &lt;EndNote&gt;&lt;Cite&gt;&lt;Author&gt;Grandy&lt;/Author&gt;&lt;Year&gt;2006&lt;/Year&gt;&lt;RecNum&gt;23&lt;/RecNum&gt;&lt;DisplayText&gt;[1]&lt;/DisplayText&gt;&lt;record&gt;&lt;rec-number&gt;23&lt;/rec-number&gt;&lt;foreign-keys&gt;&lt;key app="EN" db-id="5fxw99rws29r05exezlva0asea5fwdw9ravf"&gt;23&lt;/key&gt;&lt;/foreign-keys&gt;&lt;ref-type name="Journal Article"&gt;17&lt;/ref-type&gt;&lt;contributors&gt;&lt;authors&gt;&lt;author&gt;Grandy, S. A.&lt;/author&gt;&lt;author&gt;Howlett, S. E.&lt;/author&gt;&lt;/authors&gt;&lt;/contributors&gt;&lt;auth-address&gt;Dept. of Pharmacology, 5850 College St., Sir Charles Tupper Medical Bldg., Dalhousie Univ., Halifax, NS, B3H 1X5, Canada.&lt;/auth-address&gt;&lt;titles&gt;&lt;title&gt;Cardiac excitation-contraction coupling is altered in myocytes from aged male mice but not in cells from aged female mice&lt;/title&gt;&lt;secondary-title&gt;Am J Physiol Heart Circ Physiol&lt;/secondary-title&gt;&lt;/titles&gt;&lt;periodical&gt;&lt;full-title&gt;Am J Physiol Heart Circ Physiol&lt;/full-title&gt;&lt;/periodical&gt;&lt;pages&gt;H2362-70&lt;/pages&gt;&lt;volume&gt;291&lt;/volume&gt;&lt;number&gt;5&lt;/number&gt;&lt;edition&gt;2006/05/30&lt;/edition&gt;&lt;keywords&gt;&lt;keyword&gt;Aging/*physiology&lt;/keyword&gt;&lt;keyword&gt;Animals&lt;/keyword&gt;&lt;keyword&gt;Calcium/metabolism&lt;/keyword&gt;&lt;keyword&gt;Electric Conductivity&lt;/keyword&gt;&lt;keyword&gt;Electric Stimulation&lt;/keyword&gt;&lt;keyword&gt;Female&lt;/keyword&gt;&lt;keyword&gt;Fluorescent Dyes&lt;/keyword&gt;&lt;keyword&gt;Fura-2&lt;/keyword&gt;&lt;keyword&gt;Heart Ventricles/cytology&lt;/keyword&gt;&lt;keyword&gt;Male&lt;/keyword&gt;&lt;keyword&gt;Mice&lt;/keyword&gt;&lt;keyword&gt;Mice, Inbred Strains&lt;/keyword&gt;&lt;keyword&gt;Myocardial Contraction/*physiology&lt;/keyword&gt;&lt;keyword&gt;Myocytes, Cardiac/*physiology&lt;/keyword&gt;&lt;keyword&gt;Patch-Clamp Techniques&lt;/keyword&gt;&lt;keyword&gt;Sarcoplasmic Reticulum/physiology&lt;/keyword&gt;&lt;/keywords&gt;&lt;dates&gt;&lt;year&gt;2006&lt;/year&gt;&lt;pub-dates&gt;&lt;date&gt;Nov&lt;/date&gt;&lt;/pub-dates&gt;&lt;/dates&gt;&lt;isbn&gt;0363-6135 (Print)&amp;#xD;0363-6135 (Linking)&lt;/isbn&gt;&lt;accession-num&gt;16731653&lt;/accession-num&gt;&lt;urls&gt;&lt;related-urls&gt;&lt;url&gt;http://www.ncbi.nlm.nih.gov/entrez/query.fcgi?cmd=Retrieve&amp;amp;db=PubMed&amp;amp;dopt=Citation&amp;amp;list_uids=16731653&lt;/url&gt;&lt;/related-urls&gt;&lt;/urls&gt;&lt;electronic-resource-num&gt;00070.2006 [pii]&amp;#xD;10.1152/ajpheart.00070.2006&lt;/electronic-resource-num&gt;&lt;language&gt;eng&lt;/language&gt;&lt;/record&gt;&lt;/Cite&gt;&lt;/EndNote&gt;</w:instrText>
      </w:r>
      <w:r w:rsidR="00416EE3" w:rsidRPr="00C60C95">
        <w:fldChar w:fldCharType="separate"/>
      </w:r>
      <w:r w:rsidR="002430F5" w:rsidRPr="00C60C95">
        <w:rPr>
          <w:noProof/>
        </w:rPr>
        <w:t>[</w:t>
      </w:r>
      <w:hyperlink w:anchor="_ENREF_1" w:tooltip="Grandy, 2006 #23" w:history="1">
        <w:r w:rsidR="002B56AF" w:rsidRPr="00C60C95">
          <w:rPr>
            <w:noProof/>
          </w:rPr>
          <w:t>1</w:t>
        </w:r>
      </w:hyperlink>
      <w:r w:rsidR="002430F5" w:rsidRPr="00C60C95">
        <w:rPr>
          <w:noProof/>
        </w:rPr>
        <w:t>]</w:t>
      </w:r>
      <w:r w:rsidR="00416EE3" w:rsidRPr="00C60C95">
        <w:fldChar w:fldCharType="end"/>
      </w:r>
      <w:r w:rsidRPr="00C60C95">
        <w:t>.  Animals were weighed then anaesthetized with sodium pentobarbital (IP, 220 mg/kg) plus heparin (IP, 3000 U/kg); the adequacy of anesthesia was confirmed by the absence of pedal withdrawal and corneal reflexes.  Hearts were perfused through the aorta (2 ml/min, 10 min) with buffer (mM): 105 NaCl, 5 KCl, 25 HEPES, 20 glucose, 0.33 NaH</w:t>
      </w:r>
      <w:r w:rsidRPr="00C60C95">
        <w:rPr>
          <w:vertAlign w:val="subscript"/>
        </w:rPr>
        <w:t>2</w:t>
      </w:r>
      <w:r w:rsidRPr="00C60C95">
        <w:t>PO</w:t>
      </w:r>
      <w:r w:rsidRPr="00C60C95">
        <w:rPr>
          <w:vertAlign w:val="subscript"/>
        </w:rPr>
        <w:t>4</w:t>
      </w:r>
      <w:r w:rsidRPr="00C60C95">
        <w:t>, 1.0 MgCl</w:t>
      </w:r>
      <w:r w:rsidRPr="00C60C95">
        <w:rPr>
          <w:vertAlign w:val="subscript"/>
        </w:rPr>
        <w:t>2</w:t>
      </w:r>
      <w:r w:rsidRPr="00C60C95">
        <w:t>, 3.0 Na-pyruvate, 1.0 lactic acid (pH 7.4, 100% O</w:t>
      </w:r>
      <w:r w:rsidRPr="00C60C95">
        <w:rPr>
          <w:vertAlign w:val="subscript"/>
        </w:rPr>
        <w:t>2</w:t>
      </w:r>
      <w:r w:rsidRPr="00C60C95">
        <w:t>, 37</w:t>
      </w:r>
      <w:r w:rsidRPr="00C60C95">
        <w:sym w:font="Symbol" w:char="F0B0"/>
      </w:r>
      <w:r w:rsidRPr="00C60C95">
        <w:t>C).  Hearts were then perfused with the same buffer plus protease dispase II (Roche Diagnostics, Laval, QC; 0.10-0.15 mg/ml), collagenase type 1 (250 U/mg, Worthington, Lakewood, NJ; 0.3-0.5 mg/ml) and trypsin (Sigma Aldrich, Oakville, Ont; 0.01-0.02 mg/ml) for 8-10 min.  The ventricles were isolated and minced in high potassium buffer (mM): 80 KOH, 30 KCl, 3 MgSO</w:t>
      </w:r>
      <w:r w:rsidRPr="00C60C95">
        <w:rPr>
          <w:vertAlign w:val="subscript"/>
        </w:rPr>
        <w:t>4</w:t>
      </w:r>
      <w:r w:rsidRPr="00C60C95">
        <w:t>.7H</w:t>
      </w:r>
      <w:r w:rsidRPr="00C60C95">
        <w:rPr>
          <w:vertAlign w:val="subscript"/>
        </w:rPr>
        <w:t>2</w:t>
      </w:r>
      <w:r w:rsidRPr="00C60C95">
        <w:t>O, 30 KH</w:t>
      </w:r>
      <w:r w:rsidRPr="00C60C95">
        <w:rPr>
          <w:vertAlign w:val="subscript"/>
        </w:rPr>
        <w:t>2</w:t>
      </w:r>
      <w:r w:rsidRPr="00C60C95">
        <w:t>PO</w:t>
      </w:r>
      <w:r w:rsidRPr="00C60C95">
        <w:rPr>
          <w:vertAlign w:val="subscript"/>
        </w:rPr>
        <w:t>4</w:t>
      </w:r>
      <w:r w:rsidRPr="00C60C95">
        <w:t xml:space="preserve">, 50 L-glutamic acid, 20 taurine, 0.5 EGTA, 10 HEPES, 10 glucose (pH 7.4 with KOH).  The suspension was filtered through a 225 µm polyethylene filter.  Experiments used quiescent, rod shaped, striated myocytes with no visible membrane damage.  The uterus was removed from each animal, dried and weighed to confirm the success of OVX.  </w:t>
      </w:r>
    </w:p>
    <w:p w:rsidR="0026624E" w:rsidRPr="00C60C95" w:rsidRDefault="0026624E" w:rsidP="0026624E">
      <w:pPr>
        <w:widowControl w:val="0"/>
        <w:spacing w:line="480" w:lineRule="auto"/>
      </w:pPr>
      <w:r w:rsidRPr="00C60C95">
        <w:rPr>
          <w:b/>
          <w:bCs/>
          <w:iCs/>
        </w:rPr>
        <w:t>Functional assessment of cardiomyocytes.</w:t>
      </w:r>
      <w:r w:rsidRPr="00C60C95">
        <w:t xml:space="preserve">  Contractions, transmembrane currents and Ca</w:t>
      </w:r>
      <w:r w:rsidRPr="00C60C95">
        <w:rPr>
          <w:vertAlign w:val="superscript"/>
        </w:rPr>
        <w:t>2+</w:t>
      </w:r>
      <w:r w:rsidRPr="00C60C95">
        <w:t xml:space="preserve"> transients were measured simultaneously as described in our previous studies</w:t>
      </w:r>
      <w:r w:rsidR="00F94F69" w:rsidRPr="00C60C95">
        <w:t xml:space="preserve"> </w:t>
      </w:r>
      <w:r w:rsidR="00416EE3" w:rsidRPr="00C60C95">
        <w:fldChar w:fldCharType="begin">
          <w:fldData xml:space="preserve">PEVuZE5vdGU+PENpdGU+PEF1dGhvcj5GZXJyaWVyPC9BdXRob3I+PFllYXI+MjAwMDwvWWVhcj48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=
</w:fldData>
        </w:fldChar>
      </w:r>
      <w:r w:rsidR="002430F5" w:rsidRPr="00C60C95">
        <w:instrText xml:space="preserve"> ADDIN EN.CITE </w:instrText>
      </w:r>
      <w:r w:rsidR="00416EE3" w:rsidRPr="00C60C95">
        <w:fldChar w:fldCharType="begin">
          <w:fldData xml:space="preserve">PEVuZE5vdGU+PENpdGU+PEF1dGhvcj5GZXJyaWVyPC9BdXRob3I+PFllYXI+MjAwMDwvWWVhcj48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=
</w:fldData>
        </w:fldChar>
      </w:r>
      <w:r w:rsidR="002430F5" w:rsidRPr="00C60C95">
        <w:instrText xml:space="preserve"> ADDIN EN.CITE.DATA </w:instrText>
      </w:r>
      <w:r w:rsidR="00416EE3" w:rsidRPr="00C60C95">
        <w:fldChar w:fldCharType="end"/>
      </w:r>
      <w:r w:rsidR="00416EE3" w:rsidRPr="00C60C95">
        <w:fldChar w:fldCharType="separate"/>
      </w:r>
      <w:r w:rsidR="002430F5" w:rsidRPr="00C60C95">
        <w:rPr>
          <w:noProof/>
        </w:rPr>
        <w:t>[</w:t>
      </w:r>
      <w:hyperlink w:anchor="_ENREF_2" w:tooltip="Ferrier, 2000 #308" w:history="1">
        <w:r w:rsidR="002B56AF" w:rsidRPr="00C60C95">
          <w:rPr>
            <w:noProof/>
          </w:rPr>
          <w:t>2</w:t>
        </w:r>
      </w:hyperlink>
      <w:r w:rsidR="002430F5" w:rsidRPr="00C60C95">
        <w:rPr>
          <w:noProof/>
        </w:rPr>
        <w:t>]</w:t>
      </w:r>
      <w:r w:rsidR="00416EE3" w:rsidRPr="00C60C95">
        <w:fldChar w:fldCharType="end"/>
      </w:r>
      <w:r w:rsidRPr="00C60C95">
        <w:t xml:space="preserve">.   Myocytes </w:t>
      </w:r>
      <w:r w:rsidRPr="00C60C95">
        <w:lastRenderedPageBreak/>
        <w:t xml:space="preserve">were loaded with fura-2 AM (5 </w:t>
      </w:r>
      <w:r w:rsidRPr="00C60C95">
        <w:sym w:font="Symbol" w:char="F06D"/>
      </w:r>
      <w:r w:rsidRPr="00C60C95">
        <w:t>M) and incubated in the dark for 20 min (20</w:t>
      </w:r>
      <w:r w:rsidRPr="00C60C95">
        <w:rPr>
          <w:vertAlign w:val="superscript"/>
        </w:rPr>
        <w:t>o</w:t>
      </w:r>
      <w:r w:rsidRPr="00C60C95">
        <w:t>C).  Cells were placed in a chamber on an inverted microscope and superfused (3 ml/min) with the following buffer (mM): 135 NaCl; 10 glucose; 10 HEPES; 4 KCl; 1 CaCl</w:t>
      </w:r>
      <w:r w:rsidRPr="00C60C95">
        <w:rPr>
          <w:vertAlign w:val="subscript"/>
        </w:rPr>
        <w:t>2</w:t>
      </w:r>
      <w:r w:rsidRPr="00C60C95">
        <w:t>; 1 MgCl</w:t>
      </w:r>
      <w:r w:rsidRPr="00C60C95">
        <w:rPr>
          <w:vertAlign w:val="subscript"/>
        </w:rPr>
        <w:t>2</w:t>
      </w:r>
      <w:r w:rsidRPr="00C60C95">
        <w:t xml:space="preserve"> (pH 7.4 with NaOH).  In voltage clamp experiments, the buffer solution contained 4</w:t>
      </w:r>
      <w:r w:rsidRPr="00C60C95">
        <w:noBreakHyphen/>
        <w:t>aminopyridine (4 mM) to inhibit transient outward K</w:t>
      </w:r>
      <w:r w:rsidRPr="00C60C95">
        <w:rPr>
          <w:vertAlign w:val="superscript"/>
        </w:rPr>
        <w:t>+</w:t>
      </w:r>
      <w:r w:rsidRPr="00C60C95">
        <w:t xml:space="preserve"> current.  Test steps were made from -40 mV to inactivate Na</w:t>
      </w:r>
      <w:r w:rsidRPr="00C60C95">
        <w:rPr>
          <w:vertAlign w:val="superscript"/>
        </w:rPr>
        <w:t>+</w:t>
      </w:r>
      <w:r w:rsidRPr="00C60C95">
        <w:t xml:space="preserve"> current.  As hypothermia (e.g. 22</w:t>
      </w:r>
      <w:r w:rsidRPr="00C60C95">
        <w:rPr>
          <w:vertAlign w:val="superscript"/>
        </w:rPr>
        <w:t>o</w:t>
      </w:r>
      <w:r w:rsidRPr="00C60C95">
        <w:t>C) causes a profound increase in contractions, Ca</w:t>
      </w:r>
      <w:r w:rsidRPr="00C60C95">
        <w:rPr>
          <w:vertAlign w:val="superscript"/>
        </w:rPr>
        <w:t>2+</w:t>
      </w:r>
      <w:r w:rsidRPr="00C60C95">
        <w:t xml:space="preserve"> transients, SR Ca</w:t>
      </w:r>
      <w:r w:rsidRPr="00C60C95">
        <w:rPr>
          <w:vertAlign w:val="superscript"/>
        </w:rPr>
        <w:t>2+</w:t>
      </w:r>
      <w:r w:rsidRPr="00C60C95">
        <w:t xml:space="preserve"> stores and EC-coupling gain </w:t>
      </w:r>
      <w:r w:rsidR="00416EE3" w:rsidRPr="00C60C95">
        <w:fldChar w:fldCharType="begin">
          <w:fldData xml:space="preserve">PEVuZE5vdGU+PENpdGU+PEF1dGhvcj5TaHV0dDwvQXV0aG9yPjxZZWFyPjIwMDg8L1llYXI+PFJl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</w:fldData>
        </w:fldChar>
      </w:r>
      <w:r w:rsidR="002430F5" w:rsidRPr="00C60C95">
        <w:instrText xml:space="preserve"> ADDIN EN.CITE </w:instrText>
      </w:r>
      <w:r w:rsidR="00416EE3" w:rsidRPr="00C60C95">
        <w:fldChar w:fldCharType="begin">
          <w:fldData xml:space="preserve">PEVuZE5vdGU+PENpdGU+PEF1dGhvcj5TaHV0dDwvQXV0aG9yPjxZZWFyPjIwMDg8L1llYXI+PFJl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</w:fldData>
        </w:fldChar>
      </w:r>
      <w:r w:rsidR="002430F5" w:rsidRPr="00C60C95">
        <w:instrText xml:space="preserve"> ADDIN EN.CITE.DATA </w:instrText>
      </w:r>
      <w:r w:rsidR="00416EE3" w:rsidRPr="00C60C95">
        <w:fldChar w:fldCharType="end"/>
      </w:r>
      <w:r w:rsidR="00416EE3" w:rsidRPr="00C60C95">
        <w:fldChar w:fldCharType="separate"/>
      </w:r>
      <w:r w:rsidR="002430F5" w:rsidRPr="00C60C95">
        <w:rPr>
          <w:noProof/>
        </w:rPr>
        <w:t>[</w:t>
      </w:r>
      <w:hyperlink w:anchor="_ENREF_3" w:tooltip="Shutt, 2008 #165" w:history="1">
        <w:r w:rsidR="002B56AF" w:rsidRPr="00C60C95">
          <w:rPr>
            <w:noProof/>
          </w:rPr>
          <w:t>3</w:t>
        </w:r>
      </w:hyperlink>
      <w:r w:rsidR="002430F5" w:rsidRPr="00C60C95">
        <w:rPr>
          <w:noProof/>
        </w:rPr>
        <w:t>]</w:t>
      </w:r>
      <w:r w:rsidR="00416EE3" w:rsidRPr="00C60C95">
        <w:fldChar w:fldCharType="end"/>
      </w:r>
      <w:r w:rsidRPr="00C60C95">
        <w:t>, all experiments were performed at physiological temperature (37</w:t>
      </w:r>
      <w:r w:rsidRPr="00C60C95">
        <w:sym w:font="Symbol" w:char="F0B0"/>
      </w:r>
      <w:r w:rsidRPr="00C60C95">
        <w:t>C).</w:t>
      </w:r>
    </w:p>
    <w:p w:rsidR="0026624E" w:rsidRPr="00C60C95" w:rsidRDefault="0026624E" w:rsidP="0026624E">
      <w:pPr>
        <w:pStyle w:val="BodyText"/>
        <w:widowControl w:val="0"/>
        <w:spacing w:line="480" w:lineRule="auto"/>
        <w:ind w:firstLine="720"/>
        <w:rPr>
          <w:b w:val="0"/>
        </w:rPr>
      </w:pPr>
      <w:r w:rsidRPr="00C60C95">
        <w:rPr>
          <w:b w:val="0"/>
          <w:bCs w:val="0"/>
        </w:rPr>
        <w:t xml:space="preserve">Contractions were recorded as unloaded cell shortening at 120 Hz with a video edge detector (Crescent Electronics, Sandy, UT) coupled to a CCD camera (model TM-640, Pulnix America).  </w:t>
      </w:r>
      <w:r w:rsidRPr="00C60C95">
        <w:rPr>
          <w:b w:val="0"/>
        </w:rPr>
        <w:t xml:space="preserve">Fura-2 was excited at 340 and 380 nm and fluorescence emission was measured at 510 nm with a DeltaRam fluorescence system </w:t>
      </w:r>
      <w:r w:rsidRPr="00C60C95">
        <w:rPr>
          <w:b w:val="0"/>
          <w:bCs w:val="0"/>
        </w:rPr>
        <w:t>(Photon Technology International (PTI), Birmingham, NJ)</w:t>
      </w:r>
      <w:r w:rsidRPr="00C60C95">
        <w:rPr>
          <w:b w:val="0"/>
        </w:rPr>
        <w:t xml:space="preserve"> and Felix software (version 1.4, PTI).  Fluorescence emission at each excitation wavelength was measured at a sampling interval of 5 msec.  Emission ratios (340/380 nm) were converted to Ca</w:t>
      </w:r>
      <w:r w:rsidRPr="00C60C95">
        <w:rPr>
          <w:b w:val="0"/>
          <w:vertAlign w:val="superscript"/>
        </w:rPr>
        <w:t>2+</w:t>
      </w:r>
      <w:r w:rsidRPr="00C60C95">
        <w:rPr>
          <w:b w:val="0"/>
        </w:rPr>
        <w:t xml:space="preserve"> concentrations with an </w:t>
      </w:r>
      <w:r w:rsidRPr="00C60C95">
        <w:rPr>
          <w:b w:val="0"/>
          <w:i/>
        </w:rPr>
        <w:t>in vitro</w:t>
      </w:r>
      <w:r w:rsidRPr="00C60C95">
        <w:rPr>
          <w:b w:val="0"/>
        </w:rPr>
        <w:t xml:space="preserve"> calibration curve as in our previous studies</w:t>
      </w:r>
      <w:r w:rsidR="002B56AF" w:rsidRPr="00C60C95">
        <w:rPr>
          <w:b w:val="0"/>
        </w:rPr>
        <w:t xml:space="preserve"> </w:t>
      </w:r>
      <w:r w:rsidR="00416EE3" w:rsidRPr="00C60C95">
        <w:rPr>
          <w:b w:val="0"/>
        </w:rPr>
        <w:fldChar w:fldCharType="begin">
          <w:fldData xml:space="preserve">PEVuZE5vdGU+PENpdGU+PEF1dGhvcj5GYXJyZWxsPC9BdXRob3I+PFllYXI+MjAxMDwvWWVhcj48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</w:fldData>
        </w:fldChar>
      </w:r>
      <w:r w:rsidR="002B56AF" w:rsidRPr="00C60C95">
        <w:rPr>
          <w:b w:val="0"/>
        </w:rPr>
        <w:instrText xml:space="preserve"> ADDIN EN.CITE </w:instrText>
      </w:r>
      <w:r w:rsidR="00416EE3" w:rsidRPr="00C60C95">
        <w:rPr>
          <w:b w:val="0"/>
        </w:rPr>
        <w:fldChar w:fldCharType="begin">
          <w:fldData xml:space="preserve">PEVuZE5vdGU+PENpdGU+PEF1dGhvcj5GYXJyZWxsPC9BdXRob3I+PFllYXI+MjAxMDwvWWVhcj48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</w:fldData>
        </w:fldChar>
      </w:r>
      <w:r w:rsidR="002B56AF" w:rsidRPr="00C60C95">
        <w:rPr>
          <w:b w:val="0"/>
        </w:rPr>
        <w:instrText xml:space="preserve"> ADDIN EN.CITE.DATA </w:instrText>
      </w:r>
      <w:r w:rsidR="00416EE3" w:rsidRPr="00C60C95">
        <w:rPr>
          <w:b w:val="0"/>
        </w:rPr>
      </w:r>
      <w:r w:rsidR="00416EE3" w:rsidRPr="00C60C95">
        <w:rPr>
          <w:b w:val="0"/>
        </w:rPr>
        <w:fldChar w:fldCharType="end"/>
      </w:r>
      <w:r w:rsidR="00416EE3" w:rsidRPr="00C60C95">
        <w:rPr>
          <w:b w:val="0"/>
        </w:rPr>
      </w:r>
      <w:r w:rsidR="00416EE3" w:rsidRPr="00C60C95">
        <w:rPr>
          <w:b w:val="0"/>
        </w:rPr>
        <w:fldChar w:fldCharType="separate"/>
      </w:r>
      <w:r w:rsidR="002B56AF" w:rsidRPr="00C60C95">
        <w:rPr>
          <w:b w:val="0"/>
          <w:noProof/>
        </w:rPr>
        <w:t>[</w:t>
      </w:r>
      <w:hyperlink w:anchor="_ENREF_4" w:tooltip="Farrell, 2010 #58" w:history="1">
        <w:r w:rsidR="002B56AF" w:rsidRPr="00C60C95">
          <w:rPr>
            <w:b w:val="0"/>
            <w:noProof/>
          </w:rPr>
          <w:t>4</w:t>
        </w:r>
      </w:hyperlink>
      <w:r w:rsidR="002B56AF" w:rsidRPr="00C60C95">
        <w:rPr>
          <w:b w:val="0"/>
          <w:noProof/>
        </w:rPr>
        <w:t>,</w:t>
      </w:r>
      <w:hyperlink w:anchor="_ENREF_5" w:tooltip="Howlett, 2010 #56" w:history="1">
        <w:r w:rsidR="002B56AF" w:rsidRPr="00C60C95">
          <w:rPr>
            <w:b w:val="0"/>
            <w:noProof/>
          </w:rPr>
          <w:t>5</w:t>
        </w:r>
      </w:hyperlink>
      <w:r w:rsidR="002B56AF" w:rsidRPr="00C60C95">
        <w:rPr>
          <w:b w:val="0"/>
          <w:noProof/>
        </w:rPr>
        <w:t>]</w:t>
      </w:r>
      <w:r w:rsidR="00416EE3" w:rsidRPr="00C60C95">
        <w:rPr>
          <w:b w:val="0"/>
        </w:rPr>
        <w:fldChar w:fldCharType="end"/>
      </w:r>
      <w:r w:rsidR="002609E6" w:rsidRPr="00C60C95">
        <w:rPr>
          <w:b w:val="0"/>
        </w:rPr>
        <w:t xml:space="preserve">.  When </w:t>
      </w:r>
      <w:r w:rsidRPr="00C60C95">
        <w:rPr>
          <w:b w:val="0"/>
        </w:rPr>
        <w:t xml:space="preserve">contractions and fluorescence were recorded simultaneously, a dichroic cube was used to direct red light to the camera/edge detector system and the remaining light to the photomultiplier tube. </w:t>
      </w:r>
    </w:p>
    <w:p w:rsidR="0026624E" w:rsidRPr="00C60C95" w:rsidRDefault="0026624E" w:rsidP="0026624E">
      <w:pPr>
        <w:autoSpaceDE w:val="0"/>
        <w:autoSpaceDN w:val="0"/>
        <w:adjustRightInd w:val="0"/>
        <w:spacing w:line="480" w:lineRule="auto"/>
        <w:ind w:firstLine="720"/>
      </w:pPr>
      <w:r w:rsidRPr="00C60C95">
        <w:rPr>
          <w:bCs/>
        </w:rPr>
        <w:t xml:space="preserve">In field stimulation experiments, cells were stimulated at 2 Hz with 3 msec pulses delivered through </w:t>
      </w:r>
      <w:r w:rsidRPr="00C60C95">
        <w:rPr>
          <w:rFonts w:eastAsiaTheme="minorHAnsi" w:cs="AdvP4DF60E"/>
          <w:szCs w:val="13"/>
          <w:lang w:val="en-US"/>
        </w:rPr>
        <w:t xml:space="preserve">platinum electrodes.  In some experiments, cells were also paced at 8 Hz.  Pulses were generated by a stimulus isolation unit (SIU- 102; Warner Instruments, Hamden, CT) controlled with pClamp software (version 8.2; Molecular Devices, Sunnyvale, CA).  </w:t>
      </w:r>
      <w:r w:rsidRPr="00C60C95">
        <w:t>Membrane potentials and transmembrane currents were recorded with microelectrodes (15-25 M</w:t>
      </w:r>
      <w:r w:rsidRPr="00C60C95">
        <w:sym w:font="Symbol" w:char="F057"/>
      </w:r>
      <w:r w:rsidRPr="00C60C95">
        <w:t xml:space="preserve">) filled </w:t>
      </w:r>
      <w:r w:rsidRPr="00C60C95">
        <w:lastRenderedPageBreak/>
        <w:t xml:space="preserve">with filtered 2.7 M KCl.  Experiments used discontinuous single electrode voltage clamp (5-8 kHz) with an Axoclamp 2B amplifier (Molecular Devices, Sunnyvale, CA) and pClamp software.  In all voltage clamp studies, we monitored the switching circuit to ensure adequate settling time for accurate voltage measurement.  We previously confirmed that the membrane potential measured by a single electrode during switch clamp accurately measured the membrane potential with a second independent microelectrode </w:t>
      </w:r>
      <w:r w:rsidR="00416EE3" w:rsidRPr="00C60C95">
        <w:fldChar w:fldCharType="begin"/>
      </w:r>
      <w:r w:rsidR="002B56AF" w:rsidRPr="00C60C95">
        <w:instrText xml:space="preserve"> ADDIN EN.CITE &lt;EndNote&gt;&lt;Cite&gt;&lt;Author&gt;Ferrier&lt;/Author&gt;&lt;Year&gt;1995&lt;/Year&gt;&lt;RecNum&gt;307&lt;/RecNum&gt;&lt;DisplayText&gt;[6]&lt;/DisplayText&gt;&lt;record&gt;&lt;rec-number&gt;307&lt;/rec-number&gt;&lt;foreign-keys&gt;&lt;key app="EN" db-id="5fxw99rws29r05exezlva0asea5fwdw9ravf"&gt;307&lt;/key&gt;&lt;/foreign-keys&gt;&lt;ref-type name="Journal Article"&gt;17&lt;/ref-type&gt;&lt;contributors&gt;&lt;authors&gt;&lt;author&gt;Ferrier, G. R.&lt;/author&gt;&lt;author&gt;Howlett, S. E.&lt;/author&gt;&lt;/authors&gt;&lt;/contributors&gt;&lt;auth-address&gt;Department of Pharmacology, Dalhousie University, Halifax, Nova Scotia, Canada.&lt;/auth-address&gt;&lt;titles&gt;&lt;title&gt;Contractions in guinea-pig ventricular myocytes triggered by a calcium-release mechanism separate from Na+ and L-currents&lt;/title&gt;&lt;secondary-title&gt;The Journal of physiology&lt;/secondary-title&gt;&lt;alt-title&gt;J Physiol&lt;/alt-title&gt;&lt;/titles&gt;&lt;alt-periodical&gt;&lt;full-title&gt;J Physiol&lt;/full-title&gt;&lt;/alt-periodical&gt;&lt;pages&gt;107-22&lt;/pages&gt;&lt;volume&gt;484 ( Pt 1)&lt;/volume&gt;&lt;edition&gt;1995/04/01&lt;/edition&gt;&lt;keywords&gt;&lt;keyword&gt;Animals&lt;/keyword&gt;&lt;keyword&gt;Calcium/*pharmacology&lt;/keyword&gt;&lt;keyword&gt;Calcium Channels/physiology&lt;/keyword&gt;&lt;keyword&gt;Dose-Response Relationship, Drug&lt;/keyword&gt;&lt;keyword&gt;Guinea Pigs&lt;/keyword&gt;&lt;keyword&gt;Heart Ventricles/cytology/*drug effects&lt;/keyword&gt;&lt;keyword&gt;Lidocaine/pharmacology&lt;/keyword&gt;&lt;keyword&gt;Male&lt;/keyword&gt;&lt;keyword&gt;Membrane Potentials/drug effects/physiology&lt;/keyword&gt;&lt;keyword&gt;Myocardial Contraction/*drug effects/physiology&lt;/keyword&gt;&lt;keyword&gt;Nickel/pharmacology&lt;/keyword&gt;&lt;keyword&gt;Patch-Clamp Techniques&lt;/keyword&gt;&lt;keyword&gt;Ryanodine/pharmacology&lt;/keyword&gt;&lt;keyword&gt;Sodium Channels/physiology&lt;/keyword&gt;&lt;keyword&gt;Verapamil/pharmacology&lt;/keyword&gt;&lt;/keywords&gt;&lt;dates&gt;&lt;year&gt;1995&lt;/year&gt;&lt;pub-dates&gt;&lt;date&gt;Apr 1&lt;/date&gt;&lt;/pub-dates&gt;&lt;/dates&gt;&lt;isbn&gt;0022-3751 (Print)&amp;#xD;0022-3751 (Linking)&lt;/isbn&gt;&lt;accession-num&gt;7602513&lt;/accession-num&gt;&lt;work-type&gt;Research Support, Non-U.S. Gov&amp;apos;t&lt;/work-type&gt;&lt;urls&gt;&lt;related-urls&gt;&lt;url&gt;http://www.ncbi.nlm.nih.gov/pubmed/7602513&lt;/url&gt;&lt;/related-urls&gt;&lt;/urls&gt;&lt;custom2&gt;1157925&lt;/custom2&gt;&lt;language&gt;eng&lt;/language&gt;&lt;/record&gt;&lt;/Cite&gt;&lt;/EndNote&gt;</w:instrText>
      </w:r>
      <w:r w:rsidR="00416EE3" w:rsidRPr="00C60C95">
        <w:fldChar w:fldCharType="separate"/>
      </w:r>
      <w:r w:rsidR="002B56AF" w:rsidRPr="00C60C95">
        <w:rPr>
          <w:noProof/>
        </w:rPr>
        <w:t>[</w:t>
      </w:r>
      <w:hyperlink w:anchor="_ENREF_6" w:tooltip="Ferrier, 1995 #307" w:history="1">
        <w:r w:rsidR="002B56AF" w:rsidRPr="00C60C95">
          <w:rPr>
            <w:noProof/>
          </w:rPr>
          <w:t>6</w:t>
        </w:r>
      </w:hyperlink>
      <w:r w:rsidR="002B56AF" w:rsidRPr="00C60C95">
        <w:rPr>
          <w:noProof/>
        </w:rPr>
        <w:t>]</w:t>
      </w:r>
      <w:r w:rsidR="00416EE3" w:rsidRPr="00C60C95">
        <w:fldChar w:fldCharType="end"/>
      </w:r>
      <w:r w:rsidRPr="00C60C95">
        <w:t xml:space="preserve">.  To generate current-voltage (IV) curves, cells were held at </w:t>
      </w:r>
      <w:r w:rsidRPr="00C60C95">
        <w:noBreakHyphen/>
        <w:t xml:space="preserve">80 mV and trains of five 50 msec conditioning pulses from -80 to 0 mV (2 Hz) preceded test steps.  After the last conditioning pulse, cells were repolarized to </w:t>
      </w:r>
      <w:r w:rsidRPr="00C60C95">
        <w:noBreakHyphen/>
        <w:t>40 mV then depolarized to voltages between -40 and +80 mV to elicit the Ca</w:t>
      </w:r>
      <w:r w:rsidRPr="00C60C95">
        <w:rPr>
          <w:vertAlign w:val="superscript"/>
        </w:rPr>
        <w:t>2+</w:t>
      </w:r>
      <w:r w:rsidRPr="00C60C95">
        <w:t xml:space="preserve"> current.  In some experiments, we confirmed the identity of the Ca</w:t>
      </w:r>
      <w:r w:rsidRPr="00C60C95">
        <w:rPr>
          <w:vertAlign w:val="superscript"/>
        </w:rPr>
        <w:t>2+</w:t>
      </w:r>
      <w:r w:rsidRPr="00C60C95">
        <w:t xml:space="preserve"> current.  Currents were recorded in the absence and presence of a rapid switch to cadmium (200 µM), to block Ca</w:t>
      </w:r>
      <w:r w:rsidRPr="00C60C95">
        <w:rPr>
          <w:vertAlign w:val="superscript"/>
        </w:rPr>
        <w:t>2+</w:t>
      </w:r>
      <w:r w:rsidRPr="00C60C95">
        <w:t xml:space="preserve"> current.  Cadmium blocked 92.5 ± 4.9% of the Ca</w:t>
      </w:r>
      <w:r w:rsidRPr="00C60C95">
        <w:rPr>
          <w:vertAlign w:val="superscript"/>
        </w:rPr>
        <w:t>2+</w:t>
      </w:r>
      <w:r w:rsidRPr="00C60C95">
        <w:t xml:space="preserve"> current (n=3) as in our previous studies </w:t>
      </w:r>
      <w:r w:rsidR="00416EE3" w:rsidRPr="00C60C95">
        <w:fldChar w:fldCharType="begin">
          <w:fldData xml:space="preserve">PEVuZE5vdGU+PENpdGU+PEF1dGhvcj5GZXJyaWVyPC9BdXRob3I+PFllYXI+MjAwMDwvWWVhcj48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</w:fldData>
        </w:fldChar>
      </w:r>
      <w:r w:rsidR="002B56AF" w:rsidRPr="00C60C95">
        <w:instrText xml:space="preserve"> ADDIN EN.CITE </w:instrText>
      </w:r>
      <w:r w:rsidR="00416EE3" w:rsidRPr="00C60C95">
        <w:fldChar w:fldCharType="begin">
          <w:fldData xml:space="preserve">PEVuZE5vdGU+PENpdGU+PEF1dGhvcj5GZXJyaWVyPC9BdXRob3I+PFllYXI+MjAwMDwvWWVhcj48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</w:fldData>
        </w:fldChar>
      </w:r>
      <w:r w:rsidR="002B56AF" w:rsidRPr="00C60C95">
        <w:instrText xml:space="preserve"> ADDIN EN.CITE.DATA </w:instrText>
      </w:r>
      <w:r w:rsidR="00416EE3" w:rsidRPr="00C60C95">
        <w:fldChar w:fldCharType="end"/>
      </w:r>
      <w:r w:rsidR="00416EE3" w:rsidRPr="00C60C95">
        <w:fldChar w:fldCharType="separate"/>
      </w:r>
      <w:r w:rsidR="002B56AF" w:rsidRPr="00C60C95">
        <w:rPr>
          <w:noProof/>
        </w:rPr>
        <w:t>[</w:t>
      </w:r>
      <w:hyperlink w:anchor="_ENREF_2" w:tooltip="Ferrier, 2000 #308" w:history="1">
        <w:r w:rsidR="002B56AF" w:rsidRPr="00C60C95">
          <w:rPr>
            <w:noProof/>
          </w:rPr>
          <w:t>2</w:t>
        </w:r>
      </w:hyperlink>
      <w:r w:rsidR="002B56AF" w:rsidRPr="00C60C95">
        <w:rPr>
          <w:noProof/>
        </w:rPr>
        <w:t>,</w:t>
      </w:r>
      <w:hyperlink w:anchor="_ENREF_5" w:tooltip="Howlett, 2010 #56" w:history="1">
        <w:r w:rsidR="002B56AF" w:rsidRPr="00C60C95">
          <w:rPr>
            <w:noProof/>
          </w:rPr>
          <w:t>5</w:t>
        </w:r>
      </w:hyperlink>
      <w:r w:rsidR="002B56AF" w:rsidRPr="00C60C95">
        <w:rPr>
          <w:noProof/>
        </w:rPr>
        <w:t>]</w:t>
      </w:r>
      <w:r w:rsidR="00416EE3" w:rsidRPr="00C60C95">
        <w:fldChar w:fldCharType="end"/>
      </w:r>
      <w:r w:rsidRPr="00C60C95">
        <w:t xml:space="preserve">.  Action potentials were measured in separate experiments, in myocytes that were not loaded with fura-2.  Cells were paced with trains of twenty 3 msec pulses at 2 Hz.  </w:t>
      </w:r>
    </w:p>
    <w:p w:rsidR="0026624E" w:rsidRPr="00C60C95" w:rsidRDefault="0026624E" w:rsidP="0026624E">
      <w:pPr>
        <w:widowControl w:val="0"/>
        <w:spacing w:line="480" w:lineRule="auto"/>
        <w:ind w:firstLine="720"/>
      </w:pPr>
      <w:r w:rsidRPr="00C60C95">
        <w:t>SR Ca</w:t>
      </w:r>
      <w:r w:rsidRPr="00C60C95">
        <w:rPr>
          <w:vertAlign w:val="superscript"/>
        </w:rPr>
        <w:t>2+</w:t>
      </w:r>
      <w:r w:rsidRPr="00C60C95">
        <w:t xml:space="preserve"> load was measured by rapid application of 10 mM caffeine (37</w:t>
      </w:r>
      <w:r w:rsidRPr="00C60C95">
        <w:rPr>
          <w:vertAlign w:val="superscript"/>
        </w:rPr>
        <w:t>o</w:t>
      </w:r>
      <w:r w:rsidRPr="00C60C95">
        <w:t>C).  In these experiments, cells were voltage clamped as described above and repolarized to -60 mV after the conditioning pulses.  After 500 msec, caffeine was applied for 1 sec in the following buffer solution (mM): 10 caffeine; 140 LiCl; 4 KCl; 10 glucose; 5 HEPES; 4 MgCl</w:t>
      </w:r>
      <w:r w:rsidRPr="00C60C95">
        <w:rPr>
          <w:vertAlign w:val="subscript"/>
        </w:rPr>
        <w:t>2</w:t>
      </w:r>
      <w:r w:rsidRPr="00C60C95">
        <w:t>; 4 4-aminopyridine; 0.3 lidocaine.  Caffeine was prepared in Na</w:t>
      </w:r>
      <w:r w:rsidRPr="00C60C95">
        <w:rPr>
          <w:vertAlign w:val="superscript"/>
        </w:rPr>
        <w:t>+</w:t>
      </w:r>
      <w:r w:rsidRPr="00C60C95">
        <w:t xml:space="preserve"> and Ca</w:t>
      </w:r>
      <w:r w:rsidRPr="00C60C95">
        <w:rPr>
          <w:vertAlign w:val="superscript"/>
        </w:rPr>
        <w:t>2+</w:t>
      </w:r>
      <w:r w:rsidRPr="00C60C95">
        <w:t>-free solution to inhibit Ca</w:t>
      </w:r>
      <w:r w:rsidRPr="00C60C95">
        <w:rPr>
          <w:vertAlign w:val="superscript"/>
        </w:rPr>
        <w:t>2+</w:t>
      </w:r>
      <w:r w:rsidRPr="00C60C95">
        <w:t xml:space="preserve"> extrusion via Na</w:t>
      </w:r>
      <w:r w:rsidRPr="00C60C95">
        <w:rPr>
          <w:vertAlign w:val="superscript"/>
        </w:rPr>
        <w:t>+</w:t>
      </w:r>
      <w:r w:rsidRPr="00C60C95">
        <w:t>-Ca</w:t>
      </w:r>
      <w:r w:rsidRPr="00C60C95">
        <w:rPr>
          <w:vertAlign w:val="superscript"/>
        </w:rPr>
        <w:t>2+</w:t>
      </w:r>
      <w:r w:rsidRPr="00C60C95">
        <w:t xml:space="preserve"> exchange </w:t>
      </w:r>
      <w:r w:rsidR="00416EE3" w:rsidRPr="00C60C95">
        <w:fldChar w:fldCharType="begin">
          <w:fldData xml:space="preserve">PEVuZE5vdGU+PENpdGU+PEF1dGhvcj5EZWxicmlkZ2U8L0F1dGhvcj48WWVhcj4xOTk2PC9ZZWFy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</w:fldData>
        </w:fldChar>
      </w:r>
      <w:r w:rsidR="002B56AF" w:rsidRPr="00C60C95">
        <w:instrText xml:space="preserve"> ADDIN EN.CITE </w:instrText>
      </w:r>
      <w:r w:rsidR="00416EE3" w:rsidRPr="00C60C95">
        <w:fldChar w:fldCharType="begin">
          <w:fldData xml:space="preserve">PEVuZE5vdGU+PENpdGU+PEF1dGhvcj5EZWxicmlkZ2U8L0F1dGhvcj48WWVhcj4xOTk2PC9ZZWFy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</w:fldData>
        </w:fldChar>
      </w:r>
      <w:r w:rsidR="002B56AF" w:rsidRPr="00C60C95">
        <w:instrText xml:space="preserve"> ADDIN EN.CITE.DATA </w:instrText>
      </w:r>
      <w:r w:rsidR="00416EE3" w:rsidRPr="00C60C95">
        <w:fldChar w:fldCharType="end"/>
      </w:r>
      <w:r w:rsidR="00416EE3" w:rsidRPr="00C60C95">
        <w:fldChar w:fldCharType="separate"/>
      </w:r>
      <w:r w:rsidR="002B56AF" w:rsidRPr="00C60C95">
        <w:rPr>
          <w:noProof/>
        </w:rPr>
        <w:t>[</w:t>
      </w:r>
      <w:hyperlink w:anchor="_ENREF_7" w:tooltip="Delbridge, 1996 #217" w:history="1">
        <w:r w:rsidR="002B56AF" w:rsidRPr="00C60C95">
          <w:rPr>
            <w:noProof/>
          </w:rPr>
          <w:t>7</w:t>
        </w:r>
      </w:hyperlink>
      <w:r w:rsidR="002B56AF" w:rsidRPr="00C60C95">
        <w:rPr>
          <w:noProof/>
        </w:rPr>
        <w:t>,</w:t>
      </w:r>
      <w:hyperlink w:anchor="_ENREF_8" w:tooltip="Katoh, 2000 #218" w:history="1">
        <w:r w:rsidR="002B56AF" w:rsidRPr="00C60C95">
          <w:rPr>
            <w:noProof/>
          </w:rPr>
          <w:t>8</w:t>
        </w:r>
      </w:hyperlink>
      <w:r w:rsidR="002B56AF" w:rsidRPr="00C60C95">
        <w:rPr>
          <w:noProof/>
        </w:rPr>
        <w:t>]</w:t>
      </w:r>
      <w:r w:rsidR="00416EE3" w:rsidRPr="00C60C95">
        <w:fldChar w:fldCharType="end"/>
      </w:r>
      <w:r w:rsidRPr="00C60C95">
        <w:t>.  Estimates of SR Ca</w:t>
      </w:r>
      <w:r w:rsidRPr="00C60C95">
        <w:rPr>
          <w:vertAlign w:val="superscript"/>
        </w:rPr>
        <w:t>2+</w:t>
      </w:r>
      <w:r w:rsidRPr="00C60C95">
        <w:t xml:space="preserve"> stores were the same when cells were briefly exposed to Ca</w:t>
      </w:r>
      <w:r w:rsidRPr="00C60C95">
        <w:rPr>
          <w:vertAlign w:val="superscript"/>
        </w:rPr>
        <w:t>2+</w:t>
      </w:r>
      <w:r w:rsidRPr="00C60C95">
        <w:t>- and Na</w:t>
      </w:r>
      <w:r w:rsidRPr="00C60C95">
        <w:rPr>
          <w:vertAlign w:val="superscript"/>
        </w:rPr>
        <w:t>+</w:t>
      </w:r>
      <w:r w:rsidRPr="00C60C95">
        <w:t xml:space="preserve">-free solution before the switch to caffeine, as we have shown previously </w:t>
      </w:r>
      <w:r w:rsidR="00416EE3" w:rsidRPr="00C60C95">
        <w:fldChar w:fldCharType="begin">
          <w:fldData xml:space="preserve">PEVuZE5vdGU+PENpdGU+PEF1dGhvcj5TaHV0dDwvQXV0aG9yPjxZZWFyPjIwMDg8L1llYXI+PFJl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</w:fldData>
        </w:fldChar>
      </w:r>
      <w:r w:rsidR="002430F5" w:rsidRPr="00C60C95">
        <w:instrText xml:space="preserve"> ADDIN EN.CITE </w:instrText>
      </w:r>
      <w:r w:rsidR="00416EE3" w:rsidRPr="00C60C95">
        <w:fldChar w:fldCharType="begin">
          <w:fldData xml:space="preserve">PEVuZE5vdGU+PENpdGU+PEF1dGhvcj5TaHV0dDwvQXV0aG9yPjxZZWFyPjIwMDg8L1llYXI+PFJl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</w:fldData>
        </w:fldChar>
      </w:r>
      <w:r w:rsidR="002430F5" w:rsidRPr="00C60C95">
        <w:instrText xml:space="preserve"> ADDIN EN.CITE.DATA </w:instrText>
      </w:r>
      <w:r w:rsidR="00416EE3" w:rsidRPr="00C60C95">
        <w:fldChar w:fldCharType="end"/>
      </w:r>
      <w:r w:rsidR="00416EE3" w:rsidRPr="00C60C95">
        <w:fldChar w:fldCharType="separate"/>
      </w:r>
      <w:r w:rsidR="002430F5" w:rsidRPr="00C60C95">
        <w:rPr>
          <w:noProof/>
        </w:rPr>
        <w:t>[</w:t>
      </w:r>
      <w:hyperlink w:anchor="_ENREF_3" w:tooltip="Shutt, 2008 #165" w:history="1">
        <w:r w:rsidR="002B56AF" w:rsidRPr="00C60C95">
          <w:rPr>
            <w:noProof/>
          </w:rPr>
          <w:t>3</w:t>
        </w:r>
      </w:hyperlink>
      <w:r w:rsidR="002430F5" w:rsidRPr="00C60C95">
        <w:rPr>
          <w:noProof/>
        </w:rPr>
        <w:t>]</w:t>
      </w:r>
      <w:r w:rsidR="00416EE3" w:rsidRPr="00C60C95">
        <w:fldChar w:fldCharType="end"/>
      </w:r>
      <w:r w:rsidRPr="00C60C95">
        <w:t>.</w:t>
      </w:r>
    </w:p>
    <w:p w:rsidR="0026624E" w:rsidRPr="00C60C95" w:rsidRDefault="0026624E" w:rsidP="0026624E">
      <w:pPr>
        <w:widowControl w:val="0"/>
        <w:spacing w:line="480" w:lineRule="auto"/>
        <w:ind w:firstLine="720"/>
      </w:pPr>
      <w:r w:rsidRPr="00C60C95">
        <w:t>Ca</w:t>
      </w:r>
      <w:r w:rsidRPr="00C60C95">
        <w:rPr>
          <w:vertAlign w:val="superscript"/>
        </w:rPr>
        <w:t>2+</w:t>
      </w:r>
      <w:r w:rsidRPr="00C60C95">
        <w:t xml:space="preserve"> sparks were measured as described previously </w:t>
      </w:r>
      <w:r w:rsidR="00416EE3" w:rsidRPr="00C60C95">
        <w:fldChar w:fldCharType="begin">
          <w:fldData xml:space="preserve">PEVuZE5vdGU+PENpdGU+PEF1dGhvcj5GYXJyZWxsPC9BdXRob3I+PFllYXI+MjAxMDwvWWVhcj48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</w:fldData>
        </w:fldChar>
      </w:r>
      <w:r w:rsidR="002B56AF" w:rsidRPr="00C60C95">
        <w:instrText xml:space="preserve"> ADDIN EN.CITE </w:instrText>
      </w:r>
      <w:r w:rsidR="00416EE3" w:rsidRPr="00C60C95">
        <w:fldChar w:fldCharType="begin">
          <w:fldData xml:space="preserve">PEVuZE5vdGU+PENpdGU+PEF1dGhvcj5GYXJyZWxsPC9BdXRob3I+PFllYXI+MjAxMDwvWWVhcj48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</w:fldData>
        </w:fldChar>
      </w:r>
      <w:r w:rsidR="002B56AF" w:rsidRPr="00C60C95">
        <w:instrText xml:space="preserve"> ADDIN EN.CITE.DATA </w:instrText>
      </w:r>
      <w:r w:rsidR="00416EE3" w:rsidRPr="00C60C95">
        <w:fldChar w:fldCharType="end"/>
      </w:r>
      <w:r w:rsidR="00416EE3" w:rsidRPr="00C60C95">
        <w:fldChar w:fldCharType="separate"/>
      </w:r>
      <w:r w:rsidR="002B56AF" w:rsidRPr="00C60C95">
        <w:rPr>
          <w:noProof/>
        </w:rPr>
        <w:t>[</w:t>
      </w:r>
      <w:hyperlink w:anchor="_ENREF_4" w:tooltip="Farrell, 2010 #58" w:history="1">
        <w:r w:rsidR="002B56AF" w:rsidRPr="00C60C95">
          <w:rPr>
            <w:noProof/>
          </w:rPr>
          <w:t>4</w:t>
        </w:r>
      </w:hyperlink>
      <w:r w:rsidR="002B56AF" w:rsidRPr="00C60C95">
        <w:rPr>
          <w:noProof/>
        </w:rPr>
        <w:t>]</w:t>
      </w:r>
      <w:r w:rsidR="00416EE3" w:rsidRPr="00C60C95">
        <w:fldChar w:fldCharType="end"/>
      </w:r>
      <w:r w:rsidRPr="00C60C95">
        <w:t xml:space="preserve">.  Myocytes were loaded with </w:t>
      </w:r>
      <w:r w:rsidRPr="00C60C95">
        <w:lastRenderedPageBreak/>
        <w:t>Fluo-4 AM (20 μM, 30 min, 20</w:t>
      </w:r>
      <w:r w:rsidRPr="00C60C95">
        <w:rPr>
          <w:vertAlign w:val="superscript"/>
        </w:rPr>
        <w:t>o</w:t>
      </w:r>
      <w:r w:rsidRPr="00C60C95">
        <w:t>C; Invitrogen, Burlington, ON).  Cells were placed in a laminin-coated chamber (1 mg laminin/100 ml M199 medium) on a laser scanning confocal microscope (Zeiss LSM 510-Meta, Carl Zeiss Canada Ltd, Toronto, ON).  Myocytes were superfused with buffer (mM): 135.5 NaCl, 4 KCl, 10 HEPES, 1 MgCl</w:t>
      </w:r>
      <w:r w:rsidRPr="00C60C95">
        <w:rPr>
          <w:vertAlign w:val="subscript"/>
        </w:rPr>
        <w:t>2</w:t>
      </w:r>
      <w:r w:rsidRPr="00C60C95">
        <w:t>, 10 glucose, 1 CaCl</w:t>
      </w:r>
      <w:r w:rsidRPr="00C60C95">
        <w:rPr>
          <w:vertAlign w:val="subscript"/>
        </w:rPr>
        <w:t>2</w:t>
      </w:r>
      <w:r w:rsidRPr="00C60C95">
        <w:t>, 2 probenecid, (pH 7.4; 37°C; 4 mL/min).  A 63x oil immersion lens (Plan-Apochromat DIC objective, NA 1.40) was used to perform experiments.  Quiescent myocytes were scanned for 6 s.  The argon laser (488 nm) and collection of line scan images (525 nm, pinhole size=98 μm, scan speed=649.35 lines/s, 512 pixels/line, laser intensity=20%) were controlled by LSM software (version 3.2, Carl Zeiss Canada Ltd).  Line scan images were analyzed for spontaneous Ca</w:t>
      </w:r>
      <w:r w:rsidRPr="00C60C95">
        <w:rPr>
          <w:vertAlign w:val="superscript"/>
        </w:rPr>
        <w:t>2+</w:t>
      </w:r>
      <w:r w:rsidRPr="00C60C95">
        <w:t xml:space="preserve"> sparks with the SparkMaster plug-in </w:t>
      </w:r>
      <w:r w:rsidR="00416EE3" w:rsidRPr="00C60C95">
        <w:fldChar w:fldCharType="begin">
          <w:fldData xml:space="preserve">PEVuZE5vdGU+PENpdGU+PEF1dGhvcj5QaWNodDwvQXV0aG9yPjxZZWFyPjIwMDc8L1llYXI+PFJl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</w:fldData>
        </w:fldChar>
      </w:r>
      <w:r w:rsidR="002430F5" w:rsidRPr="00C60C95">
        <w:instrText xml:space="preserve"> ADDIN EN.CITE </w:instrText>
      </w:r>
      <w:r w:rsidR="00416EE3" w:rsidRPr="00C60C95">
        <w:fldChar w:fldCharType="begin">
          <w:fldData xml:space="preserve">PEVuZE5vdGU+PENpdGU+PEF1dGhvcj5QaWNodDwvQXV0aG9yPjxZZWFyPjIwMDc8L1llYXI+PFJl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</w:fldData>
        </w:fldChar>
      </w:r>
      <w:r w:rsidR="002430F5" w:rsidRPr="00C60C95">
        <w:instrText xml:space="preserve"> ADDIN EN.CITE.DATA </w:instrText>
      </w:r>
      <w:r w:rsidR="00416EE3" w:rsidRPr="00C60C95">
        <w:fldChar w:fldCharType="end"/>
      </w:r>
      <w:r w:rsidR="00416EE3" w:rsidRPr="00C60C95">
        <w:fldChar w:fldCharType="separate"/>
      </w:r>
      <w:r w:rsidR="002430F5" w:rsidRPr="00C60C95">
        <w:rPr>
          <w:noProof/>
        </w:rPr>
        <w:t>[</w:t>
      </w:r>
      <w:hyperlink w:anchor="_ENREF_9" w:tooltip="Picht, 2007 #59" w:history="1">
        <w:r w:rsidR="002B56AF" w:rsidRPr="00C60C95">
          <w:rPr>
            <w:noProof/>
          </w:rPr>
          <w:t>9</w:t>
        </w:r>
      </w:hyperlink>
      <w:r w:rsidR="002430F5" w:rsidRPr="00C60C95">
        <w:rPr>
          <w:noProof/>
        </w:rPr>
        <w:t>]</w:t>
      </w:r>
      <w:r w:rsidR="00416EE3" w:rsidRPr="00C60C95">
        <w:fldChar w:fldCharType="end"/>
      </w:r>
      <w:r w:rsidRPr="00C60C95">
        <w:t xml:space="preserve"> for ImageJ software (v1.34, NIH).  SparkMaster parameters were: scanning speed=649.35 lines/s; pixel size (μm)=cell length/512 pixels; background=10; criteria=3.8; number of intervals=1; output=F/F0 + sparks, extended kinetics (where F=fluorescence intensity, F0=background).  Each image was inspected manually to exclude anomalies (</w:t>
      </w:r>
      <w:r w:rsidRPr="00C60C95">
        <w:rPr>
          <w:i/>
        </w:rPr>
        <w:t>e.g.</w:t>
      </w:r>
      <w:r w:rsidRPr="00C60C95">
        <w:t xml:space="preserve"> extended bright lines, clusters of sparks) that were detected as sparks.</w:t>
      </w:r>
    </w:p>
    <w:p w:rsidR="0026624E" w:rsidRPr="00C60C95" w:rsidRDefault="0026624E" w:rsidP="0026624E">
      <w:pPr>
        <w:widowControl w:val="0"/>
        <w:spacing w:line="480" w:lineRule="auto"/>
        <w:rPr>
          <w:rFonts w:eastAsiaTheme="minorHAnsi" w:cs="NewCenturySchlbk-Roman"/>
          <w:szCs w:val="20"/>
          <w:lang w:val="en-US"/>
        </w:rPr>
      </w:pPr>
      <w:r w:rsidRPr="00C60C95">
        <w:rPr>
          <w:b/>
          <w:bCs/>
        </w:rPr>
        <w:t xml:space="preserve">Echocardiography.  </w:t>
      </w:r>
      <w:r w:rsidRPr="00C60C95">
        <w:rPr>
          <w:bCs/>
        </w:rPr>
        <w:t xml:space="preserve">In some experiments, </w:t>
      </w:r>
      <w:r w:rsidRPr="00C60C95">
        <w:rPr>
          <w:rFonts w:eastAsiaTheme="minorHAnsi" w:cs="NewCenturySchlbk-Roman"/>
          <w:szCs w:val="20"/>
          <w:lang w:val="en-US"/>
        </w:rPr>
        <w:t>two-dimensional guided M-mode echocardiography was performed.  Mice were anesthetized with 2% isoflurane in oxygen, placed on a 37°C platform and electrocardiography (ECG) electrodes (Grass technologies, RI, USA) were placed subcutaneously.  A high-resolution linear transducer (i13L, GE ultrasound, Horten, Norway) connected to a Vivid 7 imaging system (GE</w:t>
      </w:r>
      <w:r w:rsidRPr="00C60C95">
        <w:t xml:space="preserve"> Medical Systems, Horten, Norway</w:t>
      </w:r>
      <w:r w:rsidRPr="00C60C95">
        <w:rPr>
          <w:rFonts w:eastAsiaTheme="minorHAnsi" w:cs="NewCenturySchlbk-Roman"/>
          <w:szCs w:val="20"/>
          <w:lang w:val="en-US"/>
        </w:rPr>
        <w:t xml:space="preserve">) was used to assess the mice.  M-mode (short axis) was used to generate images and ECG traces were used to determine heart rate.  Measurements of diastolic and systolic ventricular dimensions were measured offline to generate the following parameters: interventricular septum thickness in diastole (IVSd) and systole (IVSs), left ventricular internal diameter in diastole (LVIDd) and </w:t>
      </w:r>
      <w:r w:rsidRPr="00C60C95">
        <w:rPr>
          <w:rFonts w:eastAsiaTheme="minorHAnsi" w:cs="NewCenturySchlbk-Roman"/>
          <w:szCs w:val="20"/>
          <w:lang w:val="en-US"/>
        </w:rPr>
        <w:lastRenderedPageBreak/>
        <w:t>systole (LVIDs), left ventricular posterior wall thickness in diastole (LVPWd) and systole (LVPWs), fractional shortening and ejection fraction.</w:t>
      </w:r>
    </w:p>
    <w:p w:rsidR="0026624E" w:rsidRPr="00C60C95" w:rsidRDefault="0026624E" w:rsidP="0026624E">
      <w:pPr>
        <w:spacing w:line="480" w:lineRule="auto"/>
        <w:rPr>
          <w:rFonts w:cstheme="minorBidi"/>
          <w:szCs w:val="22"/>
          <w:lang w:val="en-US"/>
        </w:rPr>
      </w:pPr>
      <w:r w:rsidRPr="00C60C95">
        <w:rPr>
          <w:rFonts w:cstheme="minorBidi"/>
          <w:b/>
          <w:szCs w:val="22"/>
          <w:lang w:val="en-US"/>
        </w:rPr>
        <w:t>Assessment of myofilaments.</w:t>
      </w:r>
      <w:r w:rsidRPr="00C60C95">
        <w:rPr>
          <w:rFonts w:cstheme="minorBidi"/>
          <w:szCs w:val="22"/>
          <w:lang w:val="en-US"/>
        </w:rPr>
        <w:t xml:space="preserve"> Animals were weighed and anesthetized as described above.  The ventricles were then removed, weighed to calculate ventricular</w:t>
      </w:r>
      <w:r w:rsidRPr="00C60C95">
        <w:t xml:space="preserve"> weight-to-body weight ratios and quickly frozen at -80</w:t>
      </w:r>
      <w:r w:rsidRPr="00C60C95">
        <w:rPr>
          <w:vertAlign w:val="superscript"/>
        </w:rPr>
        <w:t>o</w:t>
      </w:r>
      <w:r w:rsidRPr="00C60C95">
        <w:t>C.</w:t>
      </w:r>
      <w:r w:rsidRPr="00C60C95">
        <w:rPr>
          <w:rFonts w:cstheme="minorBidi"/>
          <w:szCs w:val="22"/>
          <w:lang w:val="en-US"/>
        </w:rPr>
        <w:t xml:space="preserve"> Myofilaments were isolated as described </w:t>
      </w:r>
      <w:r w:rsidR="00416EE3" w:rsidRPr="00C60C95">
        <w:rPr>
          <w:rFonts w:cstheme="minorBidi"/>
          <w:szCs w:val="22"/>
          <w:lang w:val="en-US"/>
        </w:rPr>
        <w:fldChar w:fldCharType="begin"/>
      </w:r>
      <w:r w:rsidR="002430F5" w:rsidRPr="00C60C95">
        <w:rPr>
          <w:rFonts w:cstheme="minorBidi"/>
          <w:szCs w:val="22"/>
          <w:lang w:val="en-US"/>
        </w:rPr>
        <w:instrText xml:space="preserve"> ADDIN EN.CITE &lt;EndNote&gt;&lt;Cite&gt;&lt;Author&gt;Yang&lt;/Author&gt;&lt;Year&gt;2008&lt;/Year&gt;&lt;RecNum&gt;53&lt;/RecNum&gt;&lt;DisplayText&gt;[10]&lt;/DisplayText&gt;&lt;record&gt;&lt;rec-number&gt;53&lt;/rec-number&gt;&lt;foreign-keys&gt;&lt;key app="EN" db-id="5fxw99rws29r05exezlva0asea5fwdw9ravf"&gt;53&lt;/key&gt;&lt;/foreign-keys&gt;&lt;ref-type name="Journal Article"&gt;17&lt;/ref-type&gt;&lt;contributors&gt;&lt;authors&gt;&lt;author&gt;Yang, F.&lt;/author&gt;&lt;author&gt;Aiello, D. L.&lt;/author&gt;&lt;author&gt;Pyle, W. G.&lt;/author&gt;&lt;/authors&gt;&lt;/contributors&gt;&lt;auth-address&gt;Department of Biomedical Sciences, Ontario Veterinary College, University of Guelph, Guelph, Ontario, Canada.&lt;/auth-address&gt;&lt;titles&gt;&lt;title&gt;Cardiac myofilament regulation by protein phosphatase type 1alpha and CapZ&lt;/title&gt;&lt;secondary-title&gt;Biochem Cell Biol&lt;/secondary-title&gt;&lt;/titles&gt;&lt;periodical&gt;&lt;full-title&gt;Biochem Cell Biol&lt;/full-title&gt;&lt;/periodical&gt;&lt;pages&gt;70-8&lt;/pages&gt;&lt;volume&gt;86&lt;/volume&gt;&lt;number&gt;1&lt;/number&gt;&lt;edition&gt;2008/03/28&lt;/edition&gt;&lt;keywords&gt;&lt;keyword&gt;Actomyosin/metabolism&lt;/keyword&gt;&lt;keyword&gt;Animals&lt;/keyword&gt;&lt;keyword&gt;Ca(2+) Mg(2+)-ATPase/metabolism&lt;/keyword&gt;&lt;keyword&gt;CapZ Actin Capping Protein/*metabolism&lt;/keyword&gt;&lt;keyword&gt;Female&lt;/keyword&gt;&lt;keyword&gt;Mice&lt;/keyword&gt;&lt;keyword&gt;Mice, Inbred C57BL&lt;/keyword&gt;&lt;keyword&gt;Microfilaments/*metabolism&lt;/keyword&gt;&lt;keyword&gt;Myocardium/cytology/*metabolism&lt;/keyword&gt;&lt;keyword&gt;Protein Phosphatase 1/*metabolism&lt;/keyword&gt;&lt;keyword&gt;Signal Transduction/physiology&lt;/keyword&gt;&lt;/keywords&gt;&lt;dates&gt;&lt;year&gt;2008&lt;/year&gt;&lt;pub-dates&gt;&lt;date&gt;Feb&lt;/date&gt;&lt;/pub-dates&gt;&lt;/dates&gt;&lt;isbn&gt;1208-6002 (Electronic)&amp;#xD;0829-8211 (Linking)&lt;/isbn&gt;&lt;accession-num&gt;18364747&lt;/accession-num&gt;&lt;urls&gt;&lt;related-urls&gt;&lt;url&gt;http://www.ncbi.nlm.nih.gov/entrez/query.fcgi?cmd=Retrieve&amp;amp;db=PubMed&amp;amp;dopt=Citation&amp;amp;list_uids=18364747&lt;/url&gt;&lt;/related-urls&gt;&lt;/urls&gt;&lt;electronic-resource-num&gt;o07-150 [pii]&amp;#xD;10.1139/o07-150&lt;/electronic-resource-num&gt;&lt;language&gt;eng&lt;/language&gt;&lt;/record&gt;&lt;/Cite&gt;&lt;/EndNote&gt;</w:instrText>
      </w:r>
      <w:r w:rsidR="00416EE3" w:rsidRPr="00C60C95">
        <w:rPr>
          <w:rFonts w:cstheme="minorBidi"/>
          <w:szCs w:val="22"/>
          <w:lang w:val="en-US"/>
        </w:rPr>
        <w:fldChar w:fldCharType="separate"/>
      </w:r>
      <w:r w:rsidR="002430F5" w:rsidRPr="00C60C95">
        <w:rPr>
          <w:rFonts w:cstheme="minorBidi"/>
          <w:noProof/>
          <w:szCs w:val="22"/>
          <w:lang w:val="en-US"/>
        </w:rPr>
        <w:t>[</w:t>
      </w:r>
      <w:hyperlink w:anchor="_ENREF_10" w:tooltip="Yang, 2008 #53" w:history="1">
        <w:r w:rsidR="002B56AF" w:rsidRPr="00C60C95">
          <w:rPr>
            <w:rFonts w:cstheme="minorBidi"/>
            <w:noProof/>
            <w:szCs w:val="22"/>
            <w:lang w:val="en-US"/>
          </w:rPr>
          <w:t>10</w:t>
        </w:r>
      </w:hyperlink>
      <w:r w:rsidR="002430F5" w:rsidRPr="00C60C95">
        <w:rPr>
          <w:rFonts w:cstheme="minorBidi"/>
          <w:noProof/>
          <w:szCs w:val="22"/>
          <w:lang w:val="en-US"/>
        </w:rPr>
        <w:t>]</w:t>
      </w:r>
      <w:r w:rsidR="00416EE3" w:rsidRPr="00C60C95">
        <w:rPr>
          <w:rFonts w:cstheme="minorBidi"/>
          <w:szCs w:val="22"/>
          <w:lang w:val="en-US"/>
        </w:rPr>
        <w:fldChar w:fldCharType="end"/>
      </w:r>
      <w:r w:rsidRPr="00C60C95">
        <w:rPr>
          <w:rFonts w:cstheme="minorBidi"/>
          <w:szCs w:val="22"/>
          <w:lang w:val="en-US"/>
        </w:rPr>
        <w:t xml:space="preserve"> and stored at -80°C until use.  Then they were homogenized in ice cold standard buffer (mM, 60 KCl, 30 imidazole, 2 MgCl</w:t>
      </w:r>
      <w:r w:rsidRPr="00C60C95">
        <w:rPr>
          <w:rFonts w:cstheme="minorBidi"/>
          <w:szCs w:val="22"/>
          <w:vertAlign w:val="subscript"/>
          <w:lang w:val="en-US"/>
        </w:rPr>
        <w:t>2</w:t>
      </w:r>
      <w:r w:rsidRPr="00C60C95">
        <w:rPr>
          <w:rFonts w:cstheme="minorBidi"/>
          <w:szCs w:val="22"/>
          <w:lang w:val="en-US"/>
        </w:rPr>
        <w:t>, 0.01 leupeptin, 0.1 PMSF, 0.2 benzamidine, 0.1 cantharidin; pH 7.0) and centrifuged at 14,100 X g (15 min, 4°C).  The pellets were resuspended for 45 min in ice cold standard buffer plus 1% Triton X-100, then centrifuged at 1,100 X g (15 min, 4</w:t>
      </w:r>
      <w:r w:rsidRPr="00C60C95">
        <w:rPr>
          <w:rFonts w:cstheme="minorBidi"/>
          <w:szCs w:val="22"/>
          <w:vertAlign w:val="superscript"/>
          <w:lang w:val="en-US"/>
        </w:rPr>
        <w:t>o</w:t>
      </w:r>
      <w:r w:rsidRPr="00C60C95">
        <w:rPr>
          <w:rFonts w:cstheme="minorBidi"/>
          <w:szCs w:val="22"/>
          <w:lang w:val="en-US"/>
        </w:rPr>
        <w:t xml:space="preserve">C) and the pellets were washed three times in ice cold standard buffer.  Myofilaments were stored on ice for up to 2 h. </w:t>
      </w:r>
    </w:p>
    <w:p w:rsidR="0026624E" w:rsidRPr="00C60C95" w:rsidRDefault="0026624E" w:rsidP="0026624E">
      <w:pPr>
        <w:spacing w:line="480" w:lineRule="auto"/>
        <w:ind w:firstLine="720"/>
        <w:rPr>
          <w:rFonts w:cstheme="minorBidi"/>
          <w:szCs w:val="22"/>
          <w:lang w:val="en-US"/>
        </w:rPr>
      </w:pPr>
      <w:r w:rsidRPr="00C60C95">
        <w:rPr>
          <w:rFonts w:cstheme="minorBidi"/>
          <w:szCs w:val="22"/>
          <w:lang w:val="en-US"/>
        </w:rPr>
        <w:t xml:space="preserve">Actomyosin MgATPase assay was determined as described previously </w:t>
      </w:r>
      <w:r w:rsidR="00416EE3" w:rsidRPr="00C60C95">
        <w:rPr>
          <w:rFonts w:cstheme="minorBidi"/>
          <w:szCs w:val="22"/>
          <w:lang w:val="en-US"/>
        </w:rPr>
        <w:fldChar w:fldCharType="begin"/>
      </w:r>
      <w:r w:rsidR="002430F5" w:rsidRPr="00C60C95">
        <w:rPr>
          <w:rFonts w:cstheme="minorBidi"/>
          <w:szCs w:val="22"/>
          <w:lang w:val="en-US"/>
        </w:rPr>
        <w:instrText xml:space="preserve"> ADDIN EN.CITE &lt;EndNote&gt;&lt;Cite&gt;&lt;Author&gt;Yang&lt;/Author&gt;&lt;Year&gt;2008&lt;/Year&gt;&lt;RecNum&gt;53&lt;/RecNum&gt;&lt;DisplayText&gt;[10]&lt;/DisplayText&gt;&lt;record&gt;&lt;rec-number&gt;53&lt;/rec-number&gt;&lt;foreign-keys&gt;&lt;key app="EN" db-id="5fxw99rws29r05exezlva0asea5fwdw9ravf"&gt;53&lt;/key&gt;&lt;/foreign-keys&gt;&lt;ref-type name="Journal Article"&gt;17&lt;/ref-type&gt;&lt;contributors&gt;&lt;authors&gt;&lt;author&gt;Yang, F.&lt;/author&gt;&lt;author&gt;Aiello, D. L.&lt;/author&gt;&lt;author&gt;Pyle, W. G.&lt;/author&gt;&lt;/authors&gt;&lt;/contributors&gt;&lt;auth-address&gt;Department of Biomedical Sciences, Ontario Veterinary College, University of Guelph, Guelph, Ontario, Canada.&lt;/auth-address&gt;&lt;titles&gt;&lt;title&gt;Cardiac myofilament regulation by protein phosphatase type 1alpha and CapZ&lt;/title&gt;&lt;secondary-title&gt;Biochem Cell Biol&lt;/secondary-title&gt;&lt;/titles&gt;&lt;periodical&gt;&lt;full-title&gt;Biochem Cell Biol&lt;/full-title&gt;&lt;/periodical&gt;&lt;pages&gt;70-8&lt;/pages&gt;&lt;volume&gt;86&lt;/volume&gt;&lt;number&gt;1&lt;/number&gt;&lt;edition&gt;2008/03/28&lt;/edition&gt;&lt;keywords&gt;&lt;keyword&gt;Actomyosin/metabolism&lt;/keyword&gt;&lt;keyword&gt;Animals&lt;/keyword&gt;&lt;keyword&gt;Ca(2+) Mg(2+)-ATPase/metabolism&lt;/keyword&gt;&lt;keyword&gt;CapZ Actin Capping Protein/*metabolism&lt;/keyword&gt;&lt;keyword&gt;Female&lt;/keyword&gt;&lt;keyword&gt;Mice&lt;/keyword&gt;&lt;keyword&gt;Mice, Inbred C57BL&lt;/keyword&gt;&lt;keyword&gt;Microfilaments/*metabolism&lt;/keyword&gt;&lt;keyword&gt;Myocardium/cytology/*metabolism&lt;/keyword&gt;&lt;keyword&gt;Protein Phosphatase 1/*metabolism&lt;/keyword&gt;&lt;keyword&gt;Signal Transduction/physiology&lt;/keyword&gt;&lt;/keywords&gt;&lt;dates&gt;&lt;year&gt;2008&lt;/year&gt;&lt;pub-dates&gt;&lt;date&gt;Feb&lt;/date&gt;&lt;/pub-dates&gt;&lt;/dates&gt;&lt;isbn&gt;1208-6002 (Electronic)&amp;#xD;0829-8211 (Linking)&lt;/isbn&gt;&lt;accession-num&gt;18364747&lt;/accession-num&gt;&lt;urls&gt;&lt;related-urls&gt;&lt;url&gt;http://www.ncbi.nlm.nih.gov/entrez/query.fcgi?cmd=Retrieve&amp;amp;db=PubMed&amp;amp;dopt=Citation&amp;amp;list_uids=18364747&lt;/url&gt;&lt;/related-urls&gt;&lt;/urls&gt;&lt;electronic-resource-num&gt;o07-150 [pii]&amp;#xD;10.1139/o07-150&lt;/electronic-resource-num&gt;&lt;language&gt;eng&lt;/language&gt;&lt;/record&gt;&lt;/Cite&gt;&lt;/EndNote&gt;</w:instrText>
      </w:r>
      <w:r w:rsidR="00416EE3" w:rsidRPr="00C60C95">
        <w:rPr>
          <w:rFonts w:cstheme="minorBidi"/>
          <w:szCs w:val="22"/>
          <w:lang w:val="en-US"/>
        </w:rPr>
        <w:fldChar w:fldCharType="separate"/>
      </w:r>
      <w:r w:rsidR="002430F5" w:rsidRPr="00C60C95">
        <w:rPr>
          <w:rFonts w:cstheme="minorBidi"/>
          <w:noProof/>
          <w:szCs w:val="22"/>
          <w:lang w:val="en-US"/>
        </w:rPr>
        <w:t>[</w:t>
      </w:r>
      <w:hyperlink w:anchor="_ENREF_10" w:tooltip="Yang, 2008 #53" w:history="1">
        <w:r w:rsidR="002B56AF" w:rsidRPr="00C60C95">
          <w:rPr>
            <w:rFonts w:cstheme="minorBidi"/>
            <w:noProof/>
            <w:szCs w:val="22"/>
            <w:lang w:val="en-US"/>
          </w:rPr>
          <w:t>10</w:t>
        </w:r>
      </w:hyperlink>
      <w:r w:rsidR="002430F5" w:rsidRPr="00C60C95">
        <w:rPr>
          <w:rFonts w:cstheme="minorBidi"/>
          <w:noProof/>
          <w:szCs w:val="22"/>
          <w:lang w:val="en-US"/>
        </w:rPr>
        <w:t>]</w:t>
      </w:r>
      <w:r w:rsidR="00416EE3" w:rsidRPr="00C60C95">
        <w:rPr>
          <w:rFonts w:cstheme="minorBidi"/>
          <w:szCs w:val="22"/>
          <w:lang w:val="en-US"/>
        </w:rPr>
        <w:fldChar w:fldCharType="end"/>
      </w:r>
      <w:r w:rsidRPr="00C60C95">
        <w:rPr>
          <w:rFonts w:cstheme="minorBidi"/>
          <w:szCs w:val="22"/>
          <w:lang w:val="en-US"/>
        </w:rPr>
        <w:t>.  Myofilaments (25 mg) were incubated in activating solutions containing varying levels of free Ca</w:t>
      </w:r>
      <w:r w:rsidRPr="00C60C95">
        <w:rPr>
          <w:rFonts w:cstheme="minorBidi"/>
          <w:szCs w:val="22"/>
          <w:vertAlign w:val="superscript"/>
          <w:lang w:val="en-US"/>
        </w:rPr>
        <w:t>2+</w:t>
      </w:r>
      <w:r w:rsidRPr="00C60C95">
        <w:rPr>
          <w:rFonts w:cstheme="minorBidi"/>
          <w:szCs w:val="22"/>
          <w:lang w:val="en-US"/>
        </w:rPr>
        <w:t xml:space="preserve"> as described earlier </w:t>
      </w:r>
      <w:r w:rsidR="00416EE3" w:rsidRPr="00C60C95">
        <w:rPr>
          <w:rFonts w:cstheme="minorBidi"/>
          <w:szCs w:val="22"/>
          <w:lang w:val="en-US"/>
        </w:rPr>
        <w:fldChar w:fldCharType="begin"/>
      </w:r>
      <w:r w:rsidR="002430F5" w:rsidRPr="00C60C95">
        <w:rPr>
          <w:rFonts w:cstheme="minorBidi"/>
          <w:szCs w:val="22"/>
          <w:lang w:val="en-US"/>
        </w:rPr>
        <w:instrText xml:space="preserve"> ADDIN EN.CITE &lt;EndNote&gt;&lt;Cite&gt;&lt;Author&gt;Patton&lt;/Author&gt;&lt;Year&gt;2004&lt;/Year&gt;&lt;RecNum&gt;57&lt;/RecNum&gt;&lt;DisplayText&gt;[11]&lt;/DisplayText&gt;&lt;record&gt;&lt;rec-number&gt;57&lt;/rec-number&gt;&lt;foreign-keys&gt;&lt;key app="EN" db-id="5fxw99rws29r05exezlva0asea5fwdw9ravf"&gt;57&lt;/key&gt;&lt;/foreign-keys&gt;&lt;ref-type name="Journal Article"&gt;17&lt;/ref-type&gt;&lt;contributors&gt;&lt;authors&gt;&lt;author&gt;Patton, C.&lt;/author&gt;&lt;author&gt;Thompson, S.&lt;/author&gt;&lt;author&gt;Epel, D.&lt;/author&gt;&lt;/authors&gt;&lt;/contributors&gt;&lt;auth-address&gt;Hopkins Marine Station, Stanford University, Pacific Grove, CA 93950, USA. cpatton@stanford.edu&lt;/auth-address&gt;&lt;titles&gt;&lt;title&gt;Some precautions in using chelators to buffer metals in biological solutions&lt;/title&gt;&lt;secondary-title&gt;Cell Calcium&lt;/secondary-title&gt;&lt;alt-title&gt;Cell Calcium&lt;/alt-title&gt;&lt;/titles&gt;&lt;periodical&gt;&lt;full-title&gt;Cell Calcium&lt;/full-title&gt;&lt;/periodical&gt;&lt;alt-periodical&gt;&lt;full-title&gt;Cell Calcium&lt;/full-title&gt;&lt;/alt-periodical&gt;&lt;pages&gt;427-31&lt;/pages&gt;&lt;volume&gt;35&lt;/volume&gt;&lt;number&gt;5&lt;/number&gt;&lt;edition&gt;2004/03/09&lt;/edition&gt;&lt;keywords&gt;&lt;keyword&gt;Buffers&lt;/keyword&gt;&lt;keyword&gt;Chelating Agents/*chemistry&lt;/keyword&gt;&lt;keyword&gt;Hydrogen-Ion Concentration&lt;/keyword&gt;&lt;keyword&gt;Metals/*chemistry&lt;/keyword&gt;&lt;keyword&gt;*Models, Chemical&lt;/keyword&gt;&lt;keyword&gt;Solutions/chemistry&lt;/keyword&gt;&lt;/keywords&gt;&lt;dates&gt;&lt;year&gt;2004&lt;/year&gt;&lt;pub-dates&gt;&lt;date&gt;May&lt;/date&gt;&lt;/pub-dates&gt;&lt;/dates&gt;&lt;isbn&gt;0143-4160 (Print)&amp;#xD;0143-4160 (Linking)&lt;/isbn&gt;&lt;accession-num&gt;15003852&lt;/accession-num&gt;&lt;work-type&gt;Research Support, N.I.H., Extramural&amp;#xD;Research Support, U.S. Gov&amp;apos;t, P.H.S.&lt;/work-type&gt;&lt;urls&gt;&lt;related-urls&gt;&lt;url&gt;http://www.ncbi.nlm.nih.gov/pubmed/15003852&lt;/url&gt;&lt;/related-urls&gt;&lt;/urls&gt;&lt;electronic-resource-num&gt;10.1016/j.ceca.2003.10.006&lt;/electronic-resource-num&gt;&lt;language&gt;eng&lt;/language&gt;&lt;/record&gt;&lt;/Cite&gt;&lt;/EndNote&gt;</w:instrText>
      </w:r>
      <w:r w:rsidR="00416EE3" w:rsidRPr="00C60C95">
        <w:rPr>
          <w:rFonts w:cstheme="minorBidi"/>
          <w:szCs w:val="22"/>
          <w:lang w:val="en-US"/>
        </w:rPr>
        <w:fldChar w:fldCharType="separate"/>
      </w:r>
      <w:r w:rsidR="002430F5" w:rsidRPr="00C60C95">
        <w:rPr>
          <w:rFonts w:cstheme="minorBidi"/>
          <w:noProof/>
          <w:szCs w:val="22"/>
          <w:lang w:val="en-US"/>
        </w:rPr>
        <w:t>[</w:t>
      </w:r>
      <w:hyperlink w:anchor="_ENREF_11" w:tooltip="Patton, 2004 #57" w:history="1">
        <w:r w:rsidR="002B56AF" w:rsidRPr="00C60C95">
          <w:rPr>
            <w:rFonts w:cstheme="minorBidi"/>
            <w:noProof/>
            <w:szCs w:val="22"/>
            <w:lang w:val="en-US"/>
          </w:rPr>
          <w:t>11</w:t>
        </w:r>
      </w:hyperlink>
      <w:r w:rsidR="002430F5" w:rsidRPr="00C60C95">
        <w:rPr>
          <w:rFonts w:cstheme="minorBidi"/>
          <w:noProof/>
          <w:szCs w:val="22"/>
          <w:lang w:val="en-US"/>
        </w:rPr>
        <w:t>]</w:t>
      </w:r>
      <w:r w:rsidR="00416EE3" w:rsidRPr="00C60C95">
        <w:rPr>
          <w:rFonts w:cstheme="minorBidi"/>
          <w:szCs w:val="22"/>
          <w:lang w:val="en-US"/>
        </w:rPr>
        <w:fldChar w:fldCharType="end"/>
      </w:r>
      <w:r w:rsidRPr="00C60C95">
        <w:rPr>
          <w:rFonts w:cstheme="minorBidi"/>
          <w:szCs w:val="22"/>
          <w:lang w:val="en-US"/>
        </w:rPr>
        <w:t>.  Myofilaments were incubated in these solutions for 10 min (32°C), then reactions were quenched with 10% trichloroacetic acid.  Inorganic phosphate production was measured by adding an equal volume of 0.5% FeSO</w:t>
      </w:r>
      <w:r w:rsidRPr="00C60C95">
        <w:rPr>
          <w:rFonts w:cstheme="minorBidi"/>
          <w:szCs w:val="22"/>
          <w:vertAlign w:val="subscript"/>
          <w:lang w:val="en-US"/>
        </w:rPr>
        <w:t>4</w:t>
      </w:r>
      <w:r w:rsidRPr="00C60C95">
        <w:rPr>
          <w:rFonts w:cstheme="minorBidi"/>
          <w:szCs w:val="22"/>
          <w:lang w:val="en-US"/>
        </w:rPr>
        <w:t xml:space="preserve"> and 0.5% ammonium molybdate in 0.5 M H</w:t>
      </w:r>
      <w:r w:rsidRPr="00C60C95">
        <w:rPr>
          <w:rFonts w:cstheme="minorBidi"/>
          <w:szCs w:val="22"/>
          <w:vertAlign w:val="subscript"/>
          <w:lang w:val="en-US"/>
        </w:rPr>
        <w:t>2</w:t>
      </w:r>
      <w:r w:rsidRPr="00C60C95">
        <w:rPr>
          <w:rFonts w:cstheme="minorBidi"/>
          <w:szCs w:val="22"/>
          <w:lang w:val="en-US"/>
        </w:rPr>
        <w:t>SO</w:t>
      </w:r>
      <w:r w:rsidRPr="00C60C95">
        <w:rPr>
          <w:rFonts w:cstheme="minorBidi"/>
          <w:szCs w:val="22"/>
          <w:vertAlign w:val="subscript"/>
          <w:lang w:val="en-US"/>
        </w:rPr>
        <w:t>4</w:t>
      </w:r>
      <w:r w:rsidRPr="00C60C95">
        <w:rPr>
          <w:rFonts w:cstheme="minorBidi"/>
          <w:szCs w:val="22"/>
          <w:lang w:val="en-US"/>
        </w:rPr>
        <w:t xml:space="preserve">, and reading the absorbance at 630 nm.  </w:t>
      </w:r>
    </w:p>
    <w:p w:rsidR="0026624E" w:rsidRPr="00C60C95" w:rsidRDefault="0026624E" w:rsidP="0026624E">
      <w:pPr>
        <w:spacing w:line="480" w:lineRule="auto"/>
        <w:rPr>
          <w:rFonts w:cstheme="minorBidi"/>
          <w:szCs w:val="22"/>
          <w:lang w:val="en-US"/>
        </w:rPr>
      </w:pPr>
      <w:r w:rsidRPr="00C60C95">
        <w:rPr>
          <w:rFonts w:cstheme="minorBidi"/>
          <w:b/>
          <w:szCs w:val="22"/>
          <w:lang w:val="en-US"/>
        </w:rPr>
        <w:t>Western blots.</w:t>
      </w:r>
      <w:r w:rsidRPr="00C60C95">
        <w:t xml:space="preserve"> The ventricles</w:t>
      </w:r>
      <w:r w:rsidRPr="00C60C95">
        <w:rPr>
          <w:rFonts w:cstheme="minorBidi"/>
          <w:szCs w:val="22"/>
          <w:lang w:val="en-US"/>
        </w:rPr>
        <w:t xml:space="preserve"> were isolated as described above.  Ice cold protein extraction buffer (5 mM EDTA, 20 mM HEPES, 2% LDS, 10% glycerol, 1mM AEBSF, 800 nM apoprotin, 20 µM leupeptin, 10 µM pepstatin, 50 µM bestatin, 15 µM E-64) was added to the tissue. The tissue was homogenized for 60 s, flash frozen in liquid nitrogen and then sonicated 3 times with a microtip sonicator set to 30% max output.  Samples were flash frozen after each sonication step.  Next, the samples were heated (5 mins, 70</w:t>
      </w:r>
      <w:r w:rsidRPr="00C60C95">
        <w:rPr>
          <w:rFonts w:ascii="Cambria Math" w:hAnsi="Cambria Math" w:cstheme="minorBidi"/>
          <w:szCs w:val="22"/>
          <w:vertAlign w:val="superscript"/>
          <w:lang w:val="en-US"/>
        </w:rPr>
        <w:t>o</w:t>
      </w:r>
      <w:r w:rsidRPr="00C60C95">
        <w:rPr>
          <w:rFonts w:cstheme="minorBidi"/>
          <w:szCs w:val="22"/>
          <w:lang w:val="en-US"/>
        </w:rPr>
        <w:t xml:space="preserve">C) then cooled on ice (5 mins). Samples were </w:t>
      </w:r>
      <w:r w:rsidRPr="00C60C95">
        <w:rPr>
          <w:rFonts w:cstheme="minorBidi"/>
          <w:szCs w:val="22"/>
          <w:lang w:val="en-US"/>
        </w:rPr>
        <w:lastRenderedPageBreak/>
        <w:t>then centrifuged at 12,000 rpm (8 mins, 4</w:t>
      </w:r>
      <w:r w:rsidRPr="00C60C95">
        <w:rPr>
          <w:rFonts w:ascii="Cambria Math" w:hAnsi="Cambria Math" w:cstheme="minorBidi"/>
          <w:szCs w:val="22"/>
          <w:vertAlign w:val="superscript"/>
          <w:lang w:val="en-US"/>
        </w:rPr>
        <w:t>o</w:t>
      </w:r>
      <w:r w:rsidRPr="00C60C95">
        <w:rPr>
          <w:rFonts w:cstheme="minorBidi"/>
          <w:szCs w:val="22"/>
          <w:lang w:val="en-US"/>
        </w:rPr>
        <w:t>C) and the supernatant was aliquoted, flash frozen and stored at -80</w:t>
      </w:r>
      <w:r w:rsidRPr="00C60C95">
        <w:rPr>
          <w:rFonts w:cstheme="minorBidi"/>
          <w:szCs w:val="22"/>
          <w:vertAlign w:val="superscript"/>
          <w:lang w:val="en-US"/>
        </w:rPr>
        <w:t>o</w:t>
      </w:r>
      <w:r w:rsidRPr="00C60C95">
        <w:rPr>
          <w:rFonts w:cstheme="minorBidi"/>
          <w:szCs w:val="22"/>
          <w:lang w:val="en-US"/>
        </w:rPr>
        <w:t>C.  Protein concentration was determined with a DC Protein Assay (BioRad).</w:t>
      </w:r>
    </w:p>
    <w:p w:rsidR="0026624E" w:rsidRPr="00C60C95" w:rsidRDefault="0026624E" w:rsidP="0026624E">
      <w:pPr>
        <w:spacing w:line="480" w:lineRule="auto"/>
        <w:ind w:firstLine="720"/>
        <w:rPr>
          <w:rFonts w:cstheme="minorBidi"/>
          <w:szCs w:val="22"/>
          <w:lang w:val="en-US"/>
        </w:rPr>
      </w:pPr>
      <w:r w:rsidRPr="00C60C95">
        <w:rPr>
          <w:rFonts w:cstheme="minorBidi"/>
          <w:szCs w:val="22"/>
          <w:lang w:val="en-US"/>
        </w:rPr>
        <w:t>For the detection of Ca</w:t>
      </w:r>
      <w:r w:rsidRPr="00C60C95">
        <w:rPr>
          <w:rFonts w:cstheme="minorBidi"/>
          <w:szCs w:val="22"/>
          <w:vertAlign w:val="subscript"/>
          <w:lang w:val="en-US"/>
        </w:rPr>
        <w:t>v</w:t>
      </w:r>
      <w:r w:rsidRPr="00C60C95">
        <w:rPr>
          <w:rFonts w:cstheme="minorBidi"/>
          <w:szCs w:val="22"/>
          <w:lang w:val="en-US"/>
        </w:rPr>
        <w:t>1.2 protein, rabbit anti- Ca</w:t>
      </w:r>
      <w:r w:rsidRPr="00C60C95">
        <w:rPr>
          <w:rFonts w:cstheme="minorBidi"/>
          <w:szCs w:val="22"/>
          <w:vertAlign w:val="subscript"/>
          <w:lang w:val="en-US"/>
        </w:rPr>
        <w:t>v</w:t>
      </w:r>
      <w:r w:rsidRPr="00C60C95">
        <w:rPr>
          <w:rFonts w:cstheme="minorBidi"/>
          <w:szCs w:val="22"/>
          <w:lang w:val="en-US"/>
        </w:rPr>
        <w:t xml:space="preserve">1.2  polyclonal antibody (Alomone, ACC-003-AG) was used at a dilution of 1:2000.  For NCX detection, mouse anti-NCX monoclonal antibody (SWANT, R3F1) was used at 1:1000.  For the detection of SERCA2, mouse anti-SERCA2 </w:t>
      </w:r>
      <w:r w:rsidR="001F3BC4" w:rsidRPr="00C60C95">
        <w:rPr>
          <w:rFonts w:cstheme="minorBidi"/>
          <w:szCs w:val="22"/>
          <w:lang w:val="en-US"/>
        </w:rPr>
        <w:t>mono</w:t>
      </w:r>
      <w:r w:rsidRPr="00C60C95">
        <w:rPr>
          <w:rFonts w:cstheme="minorBidi"/>
          <w:szCs w:val="22"/>
          <w:lang w:val="en-US"/>
        </w:rPr>
        <w:t xml:space="preserve">clonal antibody (Affinity Bioreagents, MA3-919) was used at 1:2000.  </w:t>
      </w:r>
      <w:r w:rsidR="00BF3909" w:rsidRPr="00C60C95">
        <w:rPr>
          <w:rFonts w:cstheme="minorBidi"/>
          <w:szCs w:val="22"/>
          <w:lang w:val="en-US"/>
        </w:rPr>
        <w:t>This antibody recognizes SERCA2a and b isoforms</w:t>
      </w:r>
      <w:r w:rsidR="008F1A46" w:rsidRPr="00C60C95">
        <w:rPr>
          <w:rFonts w:cstheme="minorBidi"/>
          <w:szCs w:val="22"/>
          <w:lang w:val="en-US"/>
        </w:rPr>
        <w:t xml:space="preserve"> (</w:t>
      </w:r>
      <w:r w:rsidR="00BF3909" w:rsidRPr="00C60C95">
        <w:rPr>
          <w:rFonts w:cstheme="minorBidi"/>
          <w:szCs w:val="22"/>
          <w:lang w:val="en-US"/>
        </w:rPr>
        <w:t xml:space="preserve">but not </w:t>
      </w:r>
      <w:r w:rsidR="008F1A46" w:rsidRPr="00C60C95">
        <w:rPr>
          <w:rFonts w:cstheme="minorBidi"/>
          <w:szCs w:val="22"/>
          <w:lang w:val="en-US"/>
        </w:rPr>
        <w:t>S</w:t>
      </w:r>
      <w:r w:rsidR="00BF3909" w:rsidRPr="00C60C95">
        <w:rPr>
          <w:rFonts w:cstheme="minorBidi"/>
          <w:szCs w:val="22"/>
          <w:lang w:val="en-US"/>
        </w:rPr>
        <w:t>ERCA 1 or SERCA 3</w:t>
      </w:r>
      <w:r w:rsidR="008F1A46" w:rsidRPr="00C60C95">
        <w:rPr>
          <w:rFonts w:cstheme="minorBidi"/>
          <w:szCs w:val="22"/>
          <w:lang w:val="en-US"/>
        </w:rPr>
        <w:t xml:space="preserve">) and </w:t>
      </w:r>
      <w:r w:rsidR="00C86B48" w:rsidRPr="00C60C95">
        <w:rPr>
          <w:rFonts w:cstheme="minorBidi"/>
          <w:szCs w:val="22"/>
          <w:lang w:val="en-US"/>
        </w:rPr>
        <w:t xml:space="preserve">has been </w:t>
      </w:r>
      <w:r w:rsidR="008F1A46" w:rsidRPr="00C60C95">
        <w:rPr>
          <w:rFonts w:cstheme="minorBidi"/>
          <w:szCs w:val="22"/>
          <w:lang w:val="en-US"/>
        </w:rPr>
        <w:t xml:space="preserve">extensively </w:t>
      </w:r>
      <w:r w:rsidR="00C86B48" w:rsidRPr="00C60C95">
        <w:rPr>
          <w:rFonts w:cstheme="minorBidi"/>
          <w:szCs w:val="22"/>
          <w:lang w:val="en-US"/>
        </w:rPr>
        <w:t xml:space="preserve">used </w:t>
      </w:r>
      <w:r w:rsidR="00CC7C58" w:rsidRPr="00C60C95">
        <w:rPr>
          <w:rFonts w:cstheme="minorBidi"/>
          <w:szCs w:val="22"/>
          <w:lang w:val="en-US"/>
        </w:rPr>
        <w:t>to investigate the expression of SERCA</w:t>
      </w:r>
      <w:r w:rsidR="008F1A46" w:rsidRPr="00C60C95">
        <w:rPr>
          <w:rFonts w:cstheme="minorBidi"/>
          <w:szCs w:val="22"/>
          <w:lang w:val="en-US"/>
        </w:rPr>
        <w:t>2</w:t>
      </w:r>
      <w:r w:rsidR="00CC7C58" w:rsidRPr="00C60C95">
        <w:rPr>
          <w:rFonts w:cstheme="minorBidi"/>
          <w:szCs w:val="22"/>
          <w:lang w:val="en-US"/>
        </w:rPr>
        <w:t xml:space="preserve"> in the heart (</w:t>
      </w:r>
      <w:r w:rsidR="00CC7C58" w:rsidRPr="00C60C95">
        <w:rPr>
          <w:rFonts w:cstheme="minorBidi"/>
          <w:i/>
          <w:szCs w:val="22"/>
          <w:lang w:val="en-US"/>
        </w:rPr>
        <w:t>e.g</w:t>
      </w:r>
      <w:r w:rsidR="00CC7C58" w:rsidRPr="00C60C95">
        <w:rPr>
          <w:rFonts w:cstheme="minorBidi"/>
          <w:szCs w:val="22"/>
          <w:lang w:val="en-US"/>
        </w:rPr>
        <w:t>.</w:t>
      </w:r>
      <w:r w:rsidR="002430F5" w:rsidRPr="00C60C95">
        <w:rPr>
          <w:rFonts w:cstheme="minorBidi"/>
          <w:szCs w:val="22"/>
          <w:lang w:val="en-US"/>
        </w:rPr>
        <w:t xml:space="preserve"> </w:t>
      </w:r>
      <w:r w:rsidR="00416EE3" w:rsidRPr="00C60C95">
        <w:rPr>
          <w:rFonts w:cstheme="minorBidi"/>
          <w:szCs w:val="22"/>
          <w:lang w:val="en-US"/>
        </w:rPr>
        <w:fldChar w:fldCharType="begin">
          <w:fldData xml:space="preserve">PEVuZE5vdGU+PENpdGU+PEF1dGhvcj5Cam9ybnN0YWQ8L0F1dGhvcj48WWVhcj4yMDEyPC9ZZWFy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</w:fldData>
        </w:fldChar>
      </w:r>
      <w:r w:rsidR="002430F5" w:rsidRPr="00C60C95">
        <w:rPr>
          <w:rFonts w:cstheme="minorBidi"/>
          <w:szCs w:val="22"/>
          <w:lang w:val="en-US"/>
        </w:rPr>
        <w:instrText xml:space="preserve"> ADDIN EN.CITE </w:instrText>
      </w:r>
      <w:r w:rsidR="00416EE3" w:rsidRPr="00C60C95">
        <w:rPr>
          <w:rFonts w:cstheme="minorBidi"/>
          <w:szCs w:val="22"/>
          <w:lang w:val="en-US"/>
        </w:rPr>
        <w:fldChar w:fldCharType="begin">
          <w:fldData xml:space="preserve">PEVuZE5vdGU+PENpdGU+PEF1dGhvcj5Cam9ybnN0YWQ8L0F1dGhvcj48WWVhcj4yMDEyPC9ZZWFy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</w:fldData>
        </w:fldChar>
      </w:r>
      <w:r w:rsidR="002430F5" w:rsidRPr="00C60C95">
        <w:rPr>
          <w:rFonts w:cstheme="minorBidi"/>
          <w:szCs w:val="22"/>
          <w:lang w:val="en-US"/>
        </w:rPr>
        <w:instrText xml:space="preserve"> ADDIN EN.CITE.DATA </w:instrText>
      </w:r>
      <w:r w:rsidR="00416EE3" w:rsidRPr="00C60C95">
        <w:rPr>
          <w:rFonts w:cstheme="minorBidi"/>
          <w:szCs w:val="22"/>
          <w:lang w:val="en-US"/>
        </w:rPr>
      </w:r>
      <w:r w:rsidR="00416EE3" w:rsidRPr="00C60C95">
        <w:rPr>
          <w:rFonts w:cstheme="minorBidi"/>
          <w:szCs w:val="22"/>
          <w:lang w:val="en-US"/>
        </w:rPr>
        <w:fldChar w:fldCharType="end"/>
      </w:r>
      <w:r w:rsidR="00416EE3" w:rsidRPr="00C60C95">
        <w:rPr>
          <w:rFonts w:cstheme="minorBidi"/>
          <w:szCs w:val="22"/>
          <w:lang w:val="en-US"/>
        </w:rPr>
      </w:r>
      <w:r w:rsidR="00416EE3" w:rsidRPr="00C60C95">
        <w:rPr>
          <w:rFonts w:cstheme="minorBidi"/>
          <w:szCs w:val="22"/>
          <w:lang w:val="en-US"/>
        </w:rPr>
        <w:fldChar w:fldCharType="separate"/>
      </w:r>
      <w:r w:rsidR="002430F5" w:rsidRPr="00C60C95">
        <w:rPr>
          <w:rFonts w:cstheme="minorBidi"/>
          <w:noProof/>
          <w:szCs w:val="22"/>
          <w:lang w:val="en-US"/>
        </w:rPr>
        <w:t>[</w:t>
      </w:r>
      <w:hyperlink w:anchor="_ENREF_12" w:tooltip="Bjornstad, 2012 #323" w:history="1">
        <w:r w:rsidR="002B56AF" w:rsidRPr="00C60C95">
          <w:rPr>
            <w:rFonts w:cstheme="minorBidi"/>
            <w:noProof/>
            <w:szCs w:val="22"/>
            <w:lang w:val="en-US"/>
          </w:rPr>
          <w:t>12</w:t>
        </w:r>
      </w:hyperlink>
      <w:r w:rsidR="002430F5" w:rsidRPr="00C60C95">
        <w:rPr>
          <w:rFonts w:cstheme="minorBidi"/>
          <w:noProof/>
          <w:szCs w:val="22"/>
          <w:lang w:val="en-US"/>
        </w:rPr>
        <w:t>,</w:t>
      </w:r>
      <w:hyperlink w:anchor="_ENREF_13" w:tooltip="Cheng, 2011 #324" w:history="1">
        <w:r w:rsidR="002B56AF" w:rsidRPr="00C60C95">
          <w:rPr>
            <w:rFonts w:cstheme="minorBidi"/>
            <w:noProof/>
            <w:szCs w:val="22"/>
            <w:lang w:val="en-US"/>
          </w:rPr>
          <w:t>13</w:t>
        </w:r>
      </w:hyperlink>
      <w:r w:rsidR="002430F5" w:rsidRPr="00C60C95">
        <w:rPr>
          <w:rFonts w:cstheme="minorBidi"/>
          <w:noProof/>
          <w:szCs w:val="22"/>
          <w:lang w:val="en-US"/>
        </w:rPr>
        <w:t>]</w:t>
      </w:r>
      <w:r w:rsidR="00416EE3" w:rsidRPr="00C60C95">
        <w:rPr>
          <w:rFonts w:cstheme="minorBidi"/>
          <w:szCs w:val="22"/>
          <w:lang w:val="en-US"/>
        </w:rPr>
        <w:fldChar w:fldCharType="end"/>
      </w:r>
      <w:r w:rsidR="002430F5" w:rsidRPr="00C60C95">
        <w:rPr>
          <w:rFonts w:cstheme="minorBidi"/>
          <w:szCs w:val="22"/>
          <w:lang w:val="en-US"/>
        </w:rPr>
        <w:t>)</w:t>
      </w:r>
      <w:r w:rsidR="00CC7C58" w:rsidRPr="00C60C95">
        <w:t xml:space="preserve">.  </w:t>
      </w:r>
      <w:r w:rsidRPr="00C60C95">
        <w:rPr>
          <w:rFonts w:cstheme="minorBidi"/>
          <w:szCs w:val="22"/>
          <w:lang w:val="en-US"/>
        </w:rPr>
        <w:t>For the detection of Na/K ATPase protein, rabbit anti-Na/KATPase polyclonal antibody (Abcam) was used at 1:2000.   Secondary antibodies used in these experiments were goat anti-mouse horseradish peroxidase-conjugated polyclonal antibody (Abcam, 1:30,000) and goat anti-rabbit horseradish peroxidase-conjugated polyclonal antibody (Abcam, 1:30,000).</w:t>
      </w:r>
    </w:p>
    <w:p w:rsidR="0026624E" w:rsidRPr="00C60C95" w:rsidRDefault="0026624E" w:rsidP="0026624E">
      <w:pPr>
        <w:spacing w:line="480" w:lineRule="auto"/>
        <w:ind w:firstLine="720"/>
        <w:rPr>
          <w:rFonts w:cstheme="minorBidi"/>
          <w:szCs w:val="22"/>
          <w:lang w:val="en-US"/>
        </w:rPr>
      </w:pPr>
      <w:r w:rsidRPr="00C60C95">
        <w:rPr>
          <w:rFonts w:cstheme="minorBidi"/>
          <w:szCs w:val="22"/>
          <w:lang w:val="en-US"/>
        </w:rPr>
        <w:t>Protein was loaded and resolved by an 8% polyacrylamide gel. Proteins were transferred to nitrocellulose membrane and blocked with blocking buffer [1% bovine serum albumin in a Tris-Buffered Saline Tween-20 (TBST)] for 1 h at room temperature.  For immunoblots, the membranes were incubated in blocking buffer overnight (4</w:t>
      </w:r>
      <w:r w:rsidRPr="00C60C95">
        <w:rPr>
          <w:rFonts w:ascii="Cambria Math" w:hAnsi="Cambria Math" w:cstheme="minorBidi"/>
          <w:szCs w:val="22"/>
          <w:vertAlign w:val="superscript"/>
          <w:lang w:val="en-US"/>
        </w:rPr>
        <w:t>o</w:t>
      </w:r>
      <w:r w:rsidRPr="00C60C95">
        <w:rPr>
          <w:rFonts w:cstheme="minorBidi"/>
          <w:szCs w:val="22"/>
          <w:lang w:val="en-US"/>
        </w:rPr>
        <w:t>C) with the primary antibody of interest.  Anti-Na/K ATPase antibody was used as a loading control for Ca</w:t>
      </w:r>
      <w:r w:rsidRPr="00C60C95">
        <w:rPr>
          <w:rFonts w:cstheme="minorBidi"/>
          <w:szCs w:val="22"/>
          <w:vertAlign w:val="subscript"/>
          <w:lang w:val="en-US"/>
        </w:rPr>
        <w:t>v</w:t>
      </w:r>
      <w:r w:rsidRPr="00C60C95">
        <w:rPr>
          <w:rFonts w:cstheme="minorBidi"/>
          <w:szCs w:val="22"/>
          <w:lang w:val="en-US"/>
        </w:rPr>
        <w:t>1.2 and NCX experiments after stripping the blots</w:t>
      </w:r>
      <w:r w:rsidR="008F1A46" w:rsidRPr="00C60C95">
        <w:rPr>
          <w:rFonts w:cstheme="minorBidi"/>
          <w:szCs w:val="22"/>
          <w:lang w:val="en-US"/>
        </w:rPr>
        <w:t>, as in previous studies</w:t>
      </w:r>
      <w:r w:rsidR="002430F5" w:rsidRPr="00C60C95">
        <w:rPr>
          <w:rFonts w:cstheme="minorBidi"/>
          <w:szCs w:val="22"/>
          <w:lang w:val="en-US"/>
        </w:rPr>
        <w:t xml:space="preserve"> </w:t>
      </w:r>
      <w:r w:rsidR="00416EE3" w:rsidRPr="00C60C95">
        <w:rPr>
          <w:rFonts w:cstheme="minorBidi"/>
          <w:szCs w:val="22"/>
          <w:lang w:val="en-US"/>
        </w:rPr>
        <w:fldChar w:fldCharType="begin">
          <w:fldData xml:space="preserve">PEVuZE5vdGU+PENpdGU+PEF1dGhvcj5Sb3NlPC9BdXRob3I+PFllYXI+MjAxMTwvWWVhcj48UmVj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</w:fldData>
        </w:fldChar>
      </w:r>
      <w:r w:rsidR="002430F5" w:rsidRPr="00C60C95">
        <w:rPr>
          <w:rFonts w:cstheme="minorBidi"/>
          <w:szCs w:val="22"/>
          <w:lang w:val="en-US"/>
        </w:rPr>
        <w:instrText xml:space="preserve"> ADDIN EN.CITE </w:instrText>
      </w:r>
      <w:r w:rsidR="00416EE3" w:rsidRPr="00C60C95">
        <w:rPr>
          <w:rFonts w:cstheme="minorBidi"/>
          <w:szCs w:val="22"/>
          <w:lang w:val="en-US"/>
        </w:rPr>
        <w:fldChar w:fldCharType="begin">
          <w:fldData xml:space="preserve">PEVuZE5vdGU+PENpdGU+PEF1dGhvcj5Sb3NlPC9BdXRob3I+PFllYXI+MjAxMTwvWWVhcj48UmVj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</w:fldData>
        </w:fldChar>
      </w:r>
      <w:r w:rsidR="002430F5" w:rsidRPr="00C60C95">
        <w:rPr>
          <w:rFonts w:cstheme="minorBidi"/>
          <w:szCs w:val="22"/>
          <w:lang w:val="en-US"/>
        </w:rPr>
        <w:instrText xml:space="preserve"> ADDIN EN.CITE.DATA </w:instrText>
      </w:r>
      <w:r w:rsidR="00416EE3" w:rsidRPr="00C60C95">
        <w:rPr>
          <w:rFonts w:cstheme="minorBidi"/>
          <w:szCs w:val="22"/>
          <w:lang w:val="en-US"/>
        </w:rPr>
      </w:r>
      <w:r w:rsidR="00416EE3" w:rsidRPr="00C60C95">
        <w:rPr>
          <w:rFonts w:cstheme="minorBidi"/>
          <w:szCs w:val="22"/>
          <w:lang w:val="en-US"/>
        </w:rPr>
        <w:fldChar w:fldCharType="end"/>
      </w:r>
      <w:r w:rsidR="00416EE3" w:rsidRPr="00C60C95">
        <w:rPr>
          <w:rFonts w:cstheme="minorBidi"/>
          <w:szCs w:val="22"/>
          <w:lang w:val="en-US"/>
        </w:rPr>
      </w:r>
      <w:r w:rsidR="00416EE3" w:rsidRPr="00C60C95">
        <w:rPr>
          <w:rFonts w:cstheme="minorBidi"/>
          <w:szCs w:val="22"/>
          <w:lang w:val="en-US"/>
        </w:rPr>
        <w:fldChar w:fldCharType="separate"/>
      </w:r>
      <w:r w:rsidR="002430F5" w:rsidRPr="00C60C95">
        <w:rPr>
          <w:rFonts w:cstheme="minorBidi"/>
          <w:noProof/>
          <w:szCs w:val="22"/>
          <w:lang w:val="en-US"/>
        </w:rPr>
        <w:t>[</w:t>
      </w:r>
      <w:hyperlink w:anchor="_ENREF_14" w:tooltip="Rose, 2011 #326" w:history="1">
        <w:r w:rsidR="002B56AF" w:rsidRPr="00C60C95">
          <w:rPr>
            <w:rFonts w:cstheme="minorBidi"/>
            <w:noProof/>
            <w:szCs w:val="22"/>
            <w:lang w:val="en-US"/>
          </w:rPr>
          <w:t>14</w:t>
        </w:r>
      </w:hyperlink>
      <w:r w:rsidR="002430F5" w:rsidRPr="00C60C95">
        <w:rPr>
          <w:rFonts w:cstheme="minorBidi"/>
          <w:noProof/>
          <w:szCs w:val="22"/>
          <w:lang w:val="en-US"/>
        </w:rPr>
        <w:t>]</w:t>
      </w:r>
      <w:r w:rsidR="00416EE3" w:rsidRPr="00C60C95">
        <w:rPr>
          <w:rFonts w:cstheme="minorBidi"/>
          <w:szCs w:val="22"/>
          <w:lang w:val="en-US"/>
        </w:rPr>
        <w:fldChar w:fldCharType="end"/>
      </w:r>
      <w:r w:rsidR="003848A7" w:rsidRPr="00C60C95">
        <w:rPr>
          <w:rFonts w:cstheme="minorBidi"/>
          <w:szCs w:val="22"/>
          <w:lang w:val="en-US"/>
        </w:rPr>
        <w:t>.  For SERCA2 experiments, the total protein stain a</w:t>
      </w:r>
      <w:r w:rsidRPr="00C60C95">
        <w:rPr>
          <w:rFonts w:cstheme="minorBidi"/>
          <w:szCs w:val="22"/>
          <w:lang w:val="en-US"/>
        </w:rPr>
        <w:t>mido black was used as a loading control</w:t>
      </w:r>
      <w:r w:rsidR="003848A7" w:rsidRPr="00C60C95">
        <w:rPr>
          <w:rFonts w:cstheme="minorBidi"/>
          <w:szCs w:val="22"/>
          <w:lang w:val="en-US"/>
        </w:rPr>
        <w:t xml:space="preserve"> as in previous studies</w:t>
      </w:r>
      <w:r w:rsidR="002430F5" w:rsidRPr="00C60C95">
        <w:rPr>
          <w:rFonts w:cstheme="minorBidi"/>
          <w:szCs w:val="22"/>
          <w:lang w:val="en-US"/>
        </w:rPr>
        <w:t xml:space="preserve"> </w:t>
      </w:r>
      <w:r w:rsidR="00416EE3" w:rsidRPr="00C60C95">
        <w:rPr>
          <w:rFonts w:cstheme="minorBidi"/>
          <w:szCs w:val="22"/>
          <w:lang w:val="en-US"/>
        </w:rPr>
        <w:fldChar w:fldCharType="begin">
          <w:fldData xml:space="preserve">PEVuZE5vdGU+PENpdGU+PEF1dGhvcj5BbGRyaWRnZTwvQXV0aG9yPjxZZWFyPjIwMDg8L1llYXI+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</w:fldData>
        </w:fldChar>
      </w:r>
      <w:r w:rsidR="002430F5" w:rsidRPr="00C60C95">
        <w:rPr>
          <w:rFonts w:cstheme="minorBidi"/>
          <w:szCs w:val="22"/>
          <w:lang w:val="en-US"/>
        </w:rPr>
        <w:instrText xml:space="preserve"> ADDIN EN.CITE </w:instrText>
      </w:r>
      <w:r w:rsidR="00416EE3" w:rsidRPr="00C60C95">
        <w:rPr>
          <w:rFonts w:cstheme="minorBidi"/>
          <w:szCs w:val="22"/>
          <w:lang w:val="en-US"/>
        </w:rPr>
        <w:fldChar w:fldCharType="begin">
          <w:fldData xml:space="preserve">PEVuZE5vdGU+PENpdGU+PEF1dGhvcj5BbGRyaWRnZTwvQXV0aG9yPjxZZWFyPjIwMDg8L1llYXI+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</w:fldData>
        </w:fldChar>
      </w:r>
      <w:r w:rsidR="002430F5" w:rsidRPr="00C60C95">
        <w:rPr>
          <w:rFonts w:cstheme="minorBidi"/>
          <w:szCs w:val="22"/>
          <w:lang w:val="en-US"/>
        </w:rPr>
        <w:instrText xml:space="preserve"> ADDIN EN.CITE.DATA </w:instrText>
      </w:r>
      <w:r w:rsidR="00416EE3" w:rsidRPr="00C60C95">
        <w:rPr>
          <w:rFonts w:cstheme="minorBidi"/>
          <w:szCs w:val="22"/>
          <w:lang w:val="en-US"/>
        </w:rPr>
      </w:r>
      <w:r w:rsidR="00416EE3" w:rsidRPr="00C60C95">
        <w:rPr>
          <w:rFonts w:cstheme="minorBidi"/>
          <w:szCs w:val="22"/>
          <w:lang w:val="en-US"/>
        </w:rPr>
        <w:fldChar w:fldCharType="end"/>
      </w:r>
      <w:r w:rsidR="00416EE3" w:rsidRPr="00C60C95">
        <w:rPr>
          <w:rFonts w:cstheme="minorBidi"/>
          <w:szCs w:val="22"/>
          <w:lang w:val="en-US"/>
        </w:rPr>
      </w:r>
      <w:r w:rsidR="00416EE3" w:rsidRPr="00C60C95">
        <w:rPr>
          <w:rFonts w:cstheme="minorBidi"/>
          <w:szCs w:val="22"/>
          <w:lang w:val="en-US"/>
        </w:rPr>
        <w:fldChar w:fldCharType="separate"/>
      </w:r>
      <w:r w:rsidR="002430F5" w:rsidRPr="00C60C95">
        <w:rPr>
          <w:rFonts w:cstheme="minorBidi"/>
          <w:noProof/>
          <w:szCs w:val="22"/>
          <w:lang w:val="en-US"/>
        </w:rPr>
        <w:t>[</w:t>
      </w:r>
      <w:hyperlink w:anchor="_ENREF_15" w:tooltip="Aldridge, 2008 #325" w:history="1">
        <w:r w:rsidR="002B56AF" w:rsidRPr="00C60C95">
          <w:rPr>
            <w:rFonts w:cstheme="minorBidi"/>
            <w:noProof/>
            <w:szCs w:val="22"/>
            <w:lang w:val="en-US"/>
          </w:rPr>
          <w:t>15</w:t>
        </w:r>
      </w:hyperlink>
      <w:r w:rsidR="002430F5" w:rsidRPr="00C60C95">
        <w:rPr>
          <w:rFonts w:cstheme="minorBidi"/>
          <w:noProof/>
          <w:szCs w:val="22"/>
          <w:lang w:val="en-US"/>
        </w:rPr>
        <w:t>]</w:t>
      </w:r>
      <w:r w:rsidR="00416EE3" w:rsidRPr="00C60C95">
        <w:rPr>
          <w:rFonts w:cstheme="minorBidi"/>
          <w:szCs w:val="22"/>
          <w:lang w:val="en-US"/>
        </w:rPr>
        <w:fldChar w:fldCharType="end"/>
      </w:r>
      <w:r w:rsidRPr="00C60C95">
        <w:rPr>
          <w:rFonts w:cstheme="minorBidi"/>
          <w:szCs w:val="22"/>
          <w:lang w:val="en-US"/>
        </w:rPr>
        <w:t xml:space="preserve">.  Membranes were then washed in TBST and incubated with appropriate species-specific horseradish peroxidase-conjugated secondary antibodies (Abcam) for 2 h at room temperature.  The membranes were washed with TBST (3 washes, 10 min each) and the signal was visualized with Immuno-Star™ WesternC™ Kit (BioRad) according to the manufacturer’s instructions.  </w:t>
      </w:r>
      <w:r w:rsidRPr="00C60C95">
        <w:rPr>
          <w:rFonts w:cstheme="minorBidi"/>
          <w:szCs w:val="22"/>
          <w:lang w:val="en-US"/>
        </w:rPr>
        <w:lastRenderedPageBreak/>
        <w:t xml:space="preserve">Band intensity was quantified with Quantity One software.  </w:t>
      </w:r>
      <w:r w:rsidR="002556FD" w:rsidRPr="00C60C95">
        <w:rPr>
          <w:rFonts w:cstheme="minorBidi"/>
          <w:szCs w:val="22"/>
          <w:lang w:val="en-US"/>
        </w:rPr>
        <w:t>Data were collected from three sham and t</w:t>
      </w:r>
      <w:r w:rsidRPr="00C60C95">
        <w:rPr>
          <w:rFonts w:cstheme="minorBidi"/>
          <w:szCs w:val="22"/>
          <w:lang w:val="en-US"/>
        </w:rPr>
        <w:t xml:space="preserve">hree </w:t>
      </w:r>
      <w:r w:rsidR="002556FD" w:rsidRPr="00C60C95">
        <w:rPr>
          <w:rFonts w:cstheme="minorBidi"/>
          <w:szCs w:val="22"/>
          <w:lang w:val="en-US"/>
        </w:rPr>
        <w:t xml:space="preserve">OVX hearts and each </w:t>
      </w:r>
      <w:r w:rsidRPr="00C60C95">
        <w:rPr>
          <w:rFonts w:cstheme="minorBidi"/>
          <w:szCs w:val="22"/>
          <w:lang w:val="en-US"/>
        </w:rPr>
        <w:t xml:space="preserve">experiment was repeated </w:t>
      </w:r>
      <w:r w:rsidR="002556FD" w:rsidRPr="00C60C95">
        <w:rPr>
          <w:rFonts w:cstheme="minorBidi"/>
          <w:szCs w:val="22"/>
          <w:lang w:val="en-US"/>
        </w:rPr>
        <w:t>two to three times</w:t>
      </w:r>
      <w:r w:rsidRPr="00C60C95">
        <w:rPr>
          <w:rFonts w:cstheme="minorBidi"/>
          <w:szCs w:val="22"/>
          <w:lang w:val="en-US"/>
        </w:rPr>
        <w:t>.</w:t>
      </w:r>
    </w:p>
    <w:p w:rsidR="0026624E" w:rsidRPr="00C60C95" w:rsidRDefault="0026624E" w:rsidP="0026624E">
      <w:pPr>
        <w:widowControl w:val="0"/>
        <w:spacing w:line="480" w:lineRule="auto"/>
      </w:pPr>
      <w:r w:rsidRPr="00C60C95">
        <w:rPr>
          <w:b/>
          <w:bCs/>
        </w:rPr>
        <w:t xml:space="preserve">Data analyses. </w:t>
      </w:r>
      <w:r w:rsidRPr="00C60C95">
        <w:t>Contraction amplitude (difference between systolic and diastolic length) was normalized to resting cell length.  The time-to-peak contraction time was the time between initiation and peak shortening.  The half-relaxation time was the time for 50% relaxation from peak contraction.  Ca</w:t>
      </w:r>
      <w:r w:rsidRPr="00C60C95">
        <w:rPr>
          <w:vertAlign w:val="superscript"/>
        </w:rPr>
        <w:t>2+</w:t>
      </w:r>
      <w:r w:rsidRPr="00C60C95">
        <w:t xml:space="preserve"> and caffeine-induced transient amplitudes were the difference between systolic and diastolic Ca</w:t>
      </w:r>
      <w:r w:rsidRPr="00C60C95">
        <w:rPr>
          <w:vertAlign w:val="superscript"/>
        </w:rPr>
        <w:t>2+</w:t>
      </w:r>
      <w:r w:rsidRPr="00C60C95">
        <w:t xml:space="preserve"> concentrations.  The rates of rise and 50% decay of depolarization-induced Ca</w:t>
      </w:r>
      <w:r w:rsidRPr="00C60C95">
        <w:rPr>
          <w:vertAlign w:val="superscript"/>
        </w:rPr>
        <w:t>2+</w:t>
      </w:r>
      <w:r w:rsidRPr="00C60C95">
        <w:t xml:space="preserve"> transients also were measured.  Fractional SR Ca</w:t>
      </w:r>
      <w:r w:rsidRPr="00C60C95">
        <w:rPr>
          <w:vertAlign w:val="superscript"/>
        </w:rPr>
        <w:t>2+</w:t>
      </w:r>
      <w:r w:rsidRPr="00C60C95">
        <w:t xml:space="preserve"> release was the peak Ca</w:t>
      </w:r>
      <w:r w:rsidRPr="00C60C95">
        <w:rPr>
          <w:vertAlign w:val="superscript"/>
        </w:rPr>
        <w:t>2+</w:t>
      </w:r>
      <w:r w:rsidRPr="00C60C95">
        <w:t xml:space="preserve"> transient/the peak caffeine-induced transient.  Ca</w:t>
      </w:r>
      <w:r w:rsidRPr="00C60C95">
        <w:rPr>
          <w:vertAlign w:val="superscript"/>
        </w:rPr>
        <w:t>2+</w:t>
      </w:r>
      <w:r w:rsidRPr="00C60C95">
        <w:t xml:space="preserve"> current was the difference between peak inward current and a reference point at the end of the voltage step.  Ca</w:t>
      </w:r>
      <w:r w:rsidRPr="00C60C95">
        <w:rPr>
          <w:vertAlign w:val="superscript"/>
        </w:rPr>
        <w:t>2+</w:t>
      </w:r>
      <w:r w:rsidRPr="00C60C95">
        <w:t xml:space="preserve"> currents were normalized to cell capacitance.  A more detailed analysis of the Ca</w:t>
      </w:r>
      <w:r w:rsidRPr="00C60C95">
        <w:rPr>
          <w:vertAlign w:val="superscript"/>
        </w:rPr>
        <w:t>2+</w:t>
      </w:r>
      <w:r w:rsidRPr="00C60C95">
        <w:t xml:space="preserve"> currents was carried out for currents elicited by test steps to 0 mV.  Specifically, Ca</w:t>
      </w:r>
      <w:r w:rsidRPr="00C60C95">
        <w:rPr>
          <w:vertAlign w:val="superscript"/>
        </w:rPr>
        <w:t>2+</w:t>
      </w:r>
      <w:r w:rsidRPr="00C60C95">
        <w:t xml:space="preserve"> currents were integrated and the time constant (tau) for inactivation of the Ca</w:t>
      </w:r>
      <w:r w:rsidRPr="00C60C95">
        <w:rPr>
          <w:vertAlign w:val="superscript"/>
        </w:rPr>
        <w:t>2+</w:t>
      </w:r>
      <w:r w:rsidRPr="00C60C95">
        <w:t xml:space="preserve"> current was calculated from a single exponential function fitted to the decay phase of the current recordings.  Gain was calculated as a ratio of peak Ca</w:t>
      </w:r>
      <w:r w:rsidRPr="00C60C95">
        <w:rPr>
          <w:vertAlign w:val="superscript"/>
        </w:rPr>
        <w:t>2+</w:t>
      </w:r>
      <w:r w:rsidRPr="00C60C95">
        <w:t xml:space="preserve"> transient/Ca</w:t>
      </w:r>
      <w:r w:rsidRPr="00C60C95">
        <w:rPr>
          <w:vertAlign w:val="superscript"/>
        </w:rPr>
        <w:t>2+</w:t>
      </w:r>
      <w:r w:rsidRPr="00C60C95">
        <w:t xml:space="preserve"> current.  </w:t>
      </w:r>
    </w:p>
    <w:p w:rsidR="0026624E" w:rsidRPr="00C60C95" w:rsidRDefault="0026624E" w:rsidP="0026624E">
      <w:pPr>
        <w:widowControl w:val="0"/>
        <w:spacing w:line="480" w:lineRule="auto"/>
      </w:pPr>
      <w:r w:rsidRPr="00C60C95">
        <w:rPr>
          <w:b/>
          <w:bCs/>
          <w:iCs/>
        </w:rPr>
        <w:t>Statistics.</w:t>
      </w:r>
      <w:r w:rsidRPr="00C60C95">
        <w:t xml:space="preserve">  Statistical analyses were performed with SigmaStat (version 3.1, Systat Software, Inc.).  Differences between means were evaluated by either a t-test or two-way repeated-measures analysis of variance (post hoc test=Student-Newman-Keuls).  Graphs were constructed with Sigmaplot (version 8.0, Systat Software, Inc).  Data are presented as means </w:t>
      </w:r>
      <w:r w:rsidRPr="00C60C95">
        <w:sym w:font="Symbol" w:char="F0B1"/>
      </w:r>
      <w:r w:rsidRPr="00C60C95">
        <w:t xml:space="preserve"> SEM and differences were considered significant if p&lt;0.05.</w:t>
      </w:r>
    </w:p>
    <w:p w:rsidR="000E3CAB" w:rsidRPr="00C60C95" w:rsidRDefault="0026624E" w:rsidP="00071463">
      <w:pPr>
        <w:spacing w:after="200" w:line="480" w:lineRule="auto"/>
        <w:rPr>
          <w:noProof/>
        </w:rPr>
      </w:pPr>
      <w:r w:rsidRPr="00C60C95">
        <w:rPr>
          <w:b/>
          <w:bCs/>
        </w:rPr>
        <w:t>Chemicals.</w:t>
      </w:r>
      <w:r w:rsidRPr="00C60C95">
        <w:t xml:space="preserve">  </w:t>
      </w:r>
      <w:r w:rsidRPr="00C60C95">
        <w:rPr>
          <w:noProof/>
        </w:rPr>
        <w:t>Lidocaine, HEPES, EGTA, MgCl</w:t>
      </w:r>
      <w:r w:rsidRPr="00C60C95">
        <w:rPr>
          <w:noProof/>
          <w:vertAlign w:val="subscript"/>
        </w:rPr>
        <w:t>2</w:t>
      </w:r>
      <w:r w:rsidRPr="00C60C95">
        <w:rPr>
          <w:noProof/>
        </w:rPr>
        <w:t xml:space="preserve">, anhydrous DMSO, 4-aminopyridine and caffeine were purchased from Sigma-Aldrich Canada Ltd. (Oakville, ON, Canada).  Fura-2 AM, was obtained from Invitrogen Inc. (Burlington, ON, Canada).  All other chemicals were </w:t>
      </w:r>
      <w:r w:rsidRPr="00C60C95">
        <w:rPr>
          <w:noProof/>
        </w:rPr>
        <w:lastRenderedPageBreak/>
        <w:t xml:space="preserve">purchased from BDH Inc (Toronto, ON, Canada).  Stock solutions of </w:t>
      </w:r>
      <w:r w:rsidRPr="00C60C95">
        <w:t xml:space="preserve">Fura-2 AM were prepared in anhydrous DMSO, with a final concentration of 0.2% DMSO, and stored at -20˚C until use.  </w:t>
      </w:r>
      <w:r w:rsidRPr="00C60C95">
        <w:rPr>
          <w:noProof/>
        </w:rPr>
        <w:t>All other chemicals were dissolved in deionized water.</w:t>
      </w:r>
      <w:bookmarkStart w:id="0" w:name="_GoBack"/>
      <w:bookmarkEnd w:id="0"/>
    </w:p>
    <w:p w:rsidR="00C86B48" w:rsidRPr="00C60C95" w:rsidRDefault="00C86B48">
      <w:pPr>
        <w:spacing w:after="200" w:line="276" w:lineRule="auto"/>
        <w:rPr>
          <w:noProof/>
        </w:rPr>
      </w:pPr>
      <w:r w:rsidRPr="00C60C95">
        <w:rPr>
          <w:noProof/>
        </w:rPr>
        <w:br w:type="page"/>
      </w:r>
    </w:p>
    <w:p w:rsidR="00F94F69" w:rsidRPr="00C60C95" w:rsidRDefault="000E3CAB" w:rsidP="002430F5">
      <w:pPr>
        <w:spacing w:after="200" w:line="276" w:lineRule="auto"/>
        <w:jc w:val="center"/>
        <w:rPr>
          <w:b/>
          <w:noProof/>
        </w:rPr>
      </w:pPr>
      <w:r w:rsidRPr="00C60C95">
        <w:rPr>
          <w:b/>
          <w:noProof/>
        </w:rPr>
        <w:lastRenderedPageBreak/>
        <w:t>REFERENCES</w:t>
      </w:r>
    </w:p>
    <w:p w:rsidR="002B56AF" w:rsidRPr="00C60C95" w:rsidRDefault="00416EE3" w:rsidP="002B56AF">
      <w:pPr>
        <w:ind w:left="720" w:hanging="720"/>
        <w:rPr>
          <w:noProof/>
        </w:rPr>
      </w:pPr>
      <w:r w:rsidRPr="00C60C95">
        <w:rPr>
          <w:noProof/>
        </w:rPr>
        <w:fldChar w:fldCharType="begin"/>
      </w:r>
      <w:r w:rsidR="00F94F69" w:rsidRPr="00C60C95">
        <w:rPr>
          <w:noProof/>
        </w:rPr>
        <w:instrText xml:space="preserve"> ADDIN EN.REFLIST </w:instrText>
      </w:r>
      <w:r w:rsidRPr="00C60C95">
        <w:rPr>
          <w:noProof/>
        </w:rPr>
        <w:fldChar w:fldCharType="separate"/>
      </w:r>
      <w:bookmarkStart w:id="1" w:name="_ENREF_1"/>
      <w:r w:rsidR="002B56AF" w:rsidRPr="00C60C95">
        <w:rPr>
          <w:noProof/>
        </w:rPr>
        <w:t>1. Grandy SA, Howlett SE (2006) Cardiac excitation-contraction coupling is altered in myocytes from aged male mice but not in cells from aged female mice. Am J Physiol Heart Circ Physiol 291: H2362-2370.</w:t>
      </w:r>
      <w:bookmarkEnd w:id="1"/>
    </w:p>
    <w:p w:rsidR="002B56AF" w:rsidRPr="00C60C95" w:rsidRDefault="002B56AF" w:rsidP="002B56AF">
      <w:pPr>
        <w:ind w:left="720" w:hanging="720"/>
        <w:rPr>
          <w:noProof/>
        </w:rPr>
      </w:pPr>
      <w:bookmarkStart w:id="2" w:name="_ENREF_2"/>
      <w:r w:rsidRPr="00C60C95">
        <w:rPr>
          <w:noProof/>
        </w:rPr>
        <w:t>2. Ferrier GR, Redondo IM, Mason CA, Mapplebeck C, Howlett SE (2000) Regulation of contraction and relaxation by membrane potential in cardiac ventricular myocytes. American journal of physiology Heart and circulatory physiology 278: H1618-1626.</w:t>
      </w:r>
      <w:bookmarkEnd w:id="2"/>
    </w:p>
    <w:p w:rsidR="002B56AF" w:rsidRPr="00C60C95" w:rsidRDefault="002B56AF" w:rsidP="002B56AF">
      <w:pPr>
        <w:ind w:left="720" w:hanging="720"/>
        <w:rPr>
          <w:noProof/>
        </w:rPr>
      </w:pPr>
      <w:bookmarkStart w:id="3" w:name="_ENREF_3"/>
      <w:r w:rsidRPr="00C60C95">
        <w:rPr>
          <w:noProof/>
        </w:rPr>
        <w:t>3. Shutt RH, Howlett SE (2008) Hypothermia increases the gain of excitation-contraction coupling in guinea pig ventricular myocytes. American journal of physiology Cell physiology 295: C692-700.</w:t>
      </w:r>
      <w:bookmarkEnd w:id="3"/>
    </w:p>
    <w:p w:rsidR="002B56AF" w:rsidRPr="00C60C95" w:rsidRDefault="002B56AF" w:rsidP="002B56AF">
      <w:pPr>
        <w:ind w:left="720" w:hanging="720"/>
        <w:rPr>
          <w:noProof/>
        </w:rPr>
      </w:pPr>
      <w:bookmarkStart w:id="4" w:name="_ENREF_4"/>
      <w:r w:rsidRPr="00C60C95">
        <w:rPr>
          <w:noProof/>
        </w:rPr>
        <w:t>4. Farrell SR, Ross JL, Howlett SE (2010) Sex differences in mechanisms of cardiac excitation-contraction coupling in rat ventricular myocytes. American journal of physiology Heart and circulatory physiology 299: H36-45.</w:t>
      </w:r>
      <w:bookmarkEnd w:id="4"/>
    </w:p>
    <w:p w:rsidR="002B56AF" w:rsidRPr="00C60C95" w:rsidRDefault="002B56AF" w:rsidP="002B56AF">
      <w:pPr>
        <w:ind w:left="720" w:hanging="720"/>
        <w:rPr>
          <w:noProof/>
        </w:rPr>
      </w:pPr>
      <w:bookmarkStart w:id="5" w:name="_ENREF_5"/>
      <w:r w:rsidRPr="00C60C95">
        <w:rPr>
          <w:noProof/>
        </w:rPr>
        <w:t>5. Howlett SE (2010) Age-associated changes in excitation-contraction coupling are more prominent in ventricular myocytes from male rats than in myocytes from female rats. American journal of physiology Heart and circulatory physiology 298: H659-670.</w:t>
      </w:r>
      <w:bookmarkEnd w:id="5"/>
    </w:p>
    <w:p w:rsidR="002B56AF" w:rsidRPr="00C60C95" w:rsidRDefault="002B56AF" w:rsidP="002B56AF">
      <w:pPr>
        <w:ind w:left="720" w:hanging="720"/>
        <w:rPr>
          <w:noProof/>
        </w:rPr>
      </w:pPr>
      <w:bookmarkStart w:id="6" w:name="_ENREF_6"/>
      <w:r w:rsidRPr="00C60C95">
        <w:rPr>
          <w:noProof/>
        </w:rPr>
        <w:t>6. Ferrier GR, Howlett SE (1995) Contractions in guinea-pig ventricular myocytes triggered by a calcium-release mechanism separate from Na+ and L-currents. The Journal of physiology 484 ( Pt 1): 107-122.</w:t>
      </w:r>
      <w:bookmarkEnd w:id="6"/>
    </w:p>
    <w:p w:rsidR="002B56AF" w:rsidRPr="00C60C95" w:rsidRDefault="002B56AF" w:rsidP="002B56AF">
      <w:pPr>
        <w:ind w:left="720" w:hanging="720"/>
        <w:rPr>
          <w:noProof/>
        </w:rPr>
      </w:pPr>
      <w:bookmarkStart w:id="7" w:name="_ENREF_7"/>
      <w:r w:rsidRPr="00C60C95">
        <w:rPr>
          <w:noProof/>
        </w:rPr>
        <w:t>7. Delbridge LM, Bassani JW, Bers DM (1996) Steady-state twitch Ca2+ fluxes and cytosolic Ca2+ buffering in rabbit ventricular myocytes. The American journal of physiology 270: C192-199.</w:t>
      </w:r>
      <w:bookmarkEnd w:id="7"/>
    </w:p>
    <w:p w:rsidR="002B56AF" w:rsidRPr="00C60C95" w:rsidRDefault="002B56AF" w:rsidP="002B56AF">
      <w:pPr>
        <w:ind w:left="720" w:hanging="720"/>
        <w:rPr>
          <w:noProof/>
        </w:rPr>
      </w:pPr>
      <w:bookmarkStart w:id="8" w:name="_ENREF_8"/>
      <w:r w:rsidRPr="00C60C95">
        <w:rPr>
          <w:noProof/>
        </w:rPr>
        <w:t>8. Katoh H, Schlotthauer K, Bers DM (2000) Transmission of information from cardiac dihydropyridine receptor to ryanodine receptor: evidence from BayK 8644 effects on resting Ca(2+) sparks. Circulation research 87: 106-111.</w:t>
      </w:r>
      <w:bookmarkEnd w:id="8"/>
    </w:p>
    <w:p w:rsidR="002B56AF" w:rsidRPr="00C60C95" w:rsidRDefault="002B56AF" w:rsidP="002B56AF">
      <w:pPr>
        <w:ind w:left="720" w:hanging="720"/>
        <w:rPr>
          <w:noProof/>
        </w:rPr>
      </w:pPr>
      <w:bookmarkStart w:id="9" w:name="_ENREF_9"/>
      <w:r w:rsidRPr="00C60C95">
        <w:rPr>
          <w:noProof/>
        </w:rPr>
        <w:t>9. Picht E, Zima AV, Blatter LA, Bers DM (2007) SparkMaster: automated calcium spark analysis with ImageJ. American journal of physiology Cell physiology 293: C1073-1081.</w:t>
      </w:r>
      <w:bookmarkEnd w:id="9"/>
    </w:p>
    <w:p w:rsidR="002B56AF" w:rsidRPr="00C60C95" w:rsidRDefault="002B56AF" w:rsidP="002B56AF">
      <w:pPr>
        <w:ind w:left="720" w:hanging="720"/>
        <w:rPr>
          <w:noProof/>
        </w:rPr>
      </w:pPr>
      <w:bookmarkStart w:id="10" w:name="_ENREF_10"/>
      <w:r w:rsidRPr="00C60C95">
        <w:rPr>
          <w:noProof/>
        </w:rPr>
        <w:t>10. Yang F, Aiello DL, Pyle WG (2008) Cardiac myofilament regulation by protein phosphatase type 1alpha and CapZ. Biochem Cell Biol 86: 70-78.</w:t>
      </w:r>
      <w:bookmarkEnd w:id="10"/>
    </w:p>
    <w:p w:rsidR="002B56AF" w:rsidRPr="00C60C95" w:rsidRDefault="002B56AF" w:rsidP="002B56AF">
      <w:pPr>
        <w:ind w:left="720" w:hanging="720"/>
        <w:rPr>
          <w:noProof/>
        </w:rPr>
      </w:pPr>
      <w:bookmarkStart w:id="11" w:name="_ENREF_11"/>
      <w:r w:rsidRPr="00C60C95">
        <w:rPr>
          <w:noProof/>
        </w:rPr>
        <w:t>11. Patton C, Thompson S, Epel D (2004) Some precautions in using chelators to buffer metals in biological solutions. Cell Calcium 35: 427-431.</w:t>
      </w:r>
      <w:bookmarkEnd w:id="11"/>
    </w:p>
    <w:p w:rsidR="002B56AF" w:rsidRPr="00C60C95" w:rsidRDefault="002B56AF" w:rsidP="002B56AF">
      <w:pPr>
        <w:ind w:left="720" w:hanging="720"/>
        <w:rPr>
          <w:noProof/>
        </w:rPr>
      </w:pPr>
      <w:bookmarkStart w:id="12" w:name="_ENREF_12"/>
      <w:r w:rsidRPr="00C60C95">
        <w:rPr>
          <w:noProof/>
        </w:rPr>
        <w:t>12. Bjornstad JL, Skrbic B, Marstein HS, Hasic A, Sjaastad I, et al. (2012) Inhibition of SMAD2 phosphorylation preserves cardiac function during pressure overload. Cardiovascular research 93: 100-110.</w:t>
      </w:r>
      <w:bookmarkEnd w:id="12"/>
    </w:p>
    <w:p w:rsidR="002B56AF" w:rsidRPr="00C60C95" w:rsidRDefault="002B56AF" w:rsidP="002B56AF">
      <w:pPr>
        <w:ind w:left="720" w:hanging="720"/>
        <w:rPr>
          <w:noProof/>
        </w:rPr>
      </w:pPr>
      <w:bookmarkStart w:id="13" w:name="_ENREF_13"/>
      <w:r w:rsidRPr="00C60C95">
        <w:rPr>
          <w:noProof/>
        </w:rPr>
        <w:t>13. Cheng Y, Li W, McElfresh TA, Chen X, Berthiaume JM, et al. (2011) Changes in myofilament proteins, but not Ca(2)(+) regulation, are associated with a high-fat diet-induced improvement in contractile function in heart failure. American journal of physiology Heart and circulatory physiology 301: H1438-1446.</w:t>
      </w:r>
      <w:bookmarkEnd w:id="13"/>
    </w:p>
    <w:p w:rsidR="002B56AF" w:rsidRPr="00C60C95" w:rsidRDefault="002B56AF" w:rsidP="002B56AF">
      <w:pPr>
        <w:ind w:left="720" w:hanging="720"/>
        <w:rPr>
          <w:noProof/>
        </w:rPr>
      </w:pPr>
      <w:bookmarkStart w:id="14" w:name="_ENREF_14"/>
      <w:r w:rsidRPr="00C60C95">
        <w:rPr>
          <w:noProof/>
        </w:rPr>
        <w:t>14. Rose RA, Sellan M, Simpson JA, Izaddoustdar F, Cifelli C, et al. (2011) Iron overload decreases CaV1.3-dependent L-type Ca2+ currents leading to bradycardia, altered electrical conduction, and atrial fibrillation. Circulation Arrhythmia and electrophysiology 4: 733-742.</w:t>
      </w:r>
      <w:bookmarkEnd w:id="14"/>
    </w:p>
    <w:p w:rsidR="002B56AF" w:rsidRPr="00C60C95" w:rsidRDefault="002B56AF" w:rsidP="002B56AF">
      <w:pPr>
        <w:ind w:left="720" w:hanging="720"/>
        <w:rPr>
          <w:noProof/>
        </w:rPr>
      </w:pPr>
      <w:bookmarkStart w:id="15" w:name="_ENREF_15"/>
      <w:r w:rsidRPr="00C60C95">
        <w:rPr>
          <w:noProof/>
        </w:rPr>
        <w:t>15. Aldridge GM, Podrebarac DM, Greenough WT, Weiler IJ (2008) The use of total protein stains as loading controls: an alternative to high-abundance single-protein controls in semi-quantitative immunoblotting. Journal of neuroscience methods 172: 250-254.</w:t>
      </w:r>
      <w:bookmarkEnd w:id="15"/>
    </w:p>
    <w:p w:rsidR="002B56AF" w:rsidRPr="00C60C95" w:rsidRDefault="002B56AF" w:rsidP="002B56AF">
      <w:pPr>
        <w:rPr>
          <w:noProof/>
        </w:rPr>
      </w:pPr>
    </w:p>
    <w:p w:rsidR="00071463" w:rsidRPr="00C60C95" w:rsidRDefault="00416EE3" w:rsidP="00071463">
      <w:pPr>
        <w:spacing w:after="200" w:line="480" w:lineRule="auto"/>
        <w:rPr>
          <w:noProof/>
        </w:rPr>
      </w:pPr>
      <w:r w:rsidRPr="00C60C95">
        <w:rPr>
          <w:noProof/>
        </w:rPr>
        <w:lastRenderedPageBreak/>
        <w:fldChar w:fldCharType="end"/>
      </w:r>
    </w:p>
    <w:sectPr w:rsidR="00071463" w:rsidRPr="00C60C95" w:rsidSect="0026624E">
      <w:headerReference w:type="default" r:id="rId8"/>
      <w:footerReference w:type="default" r:id="rId9"/>
      <w:pgSz w:w="12240" w:h="15840"/>
      <w:pgMar w:top="1440" w:right="1440" w:bottom="1440" w:left="1440" w:header="432" w:footer="432"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5B1B" w:rsidRDefault="00F05B1B" w:rsidP="00B86D29">
      <w:r>
        <w:separator/>
      </w:r>
    </w:p>
  </w:endnote>
  <w:endnote w:type="continuationSeparator" w:id="0">
    <w:p w:rsidR="00F05B1B" w:rsidRDefault="00F05B1B" w:rsidP="00B86D2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dvP4DF60E">
    <w:altName w:val="Times New Roman"/>
    <w:panose1 w:val="00000000000000000000"/>
    <w:charset w:val="4D"/>
    <w:family w:val="auto"/>
    <w:notTrueType/>
    <w:pitch w:val="default"/>
    <w:sig w:usb0="00000003" w:usb1="00000000" w:usb2="00000000" w:usb3="00000000" w:csb0="00000001" w:csb1="00000000"/>
  </w:font>
  <w:font w:name="NewCenturySchlbk-Roman">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7096126"/>
      <w:docPartObj>
        <w:docPartGallery w:val="Page Numbers (Bottom of Page)"/>
        <w:docPartUnique/>
      </w:docPartObj>
    </w:sdtPr>
    <w:sdtContent>
      <w:p w:rsidR="00847158" w:rsidRDefault="00416EE3">
        <w:pPr>
          <w:pStyle w:val="Footer"/>
          <w:jc w:val="center"/>
        </w:pPr>
        <w:r>
          <w:fldChar w:fldCharType="begin"/>
        </w:r>
        <w:r w:rsidR="00F94F69">
          <w:instrText xml:space="preserve"> PAGE   \* MERGEFORMAT </w:instrText>
        </w:r>
        <w:r>
          <w:fldChar w:fldCharType="separate"/>
        </w:r>
        <w:r w:rsidR="00C60C95">
          <w:rPr>
            <w:noProof/>
          </w:rPr>
          <w:t>1</w:t>
        </w:r>
        <w:r>
          <w:rPr>
            <w:noProof/>
          </w:rPr>
          <w:fldChar w:fldCharType="end"/>
        </w:r>
      </w:p>
    </w:sdtContent>
  </w:sdt>
  <w:p w:rsidR="00847158" w:rsidRDefault="0084715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5B1B" w:rsidRDefault="00F05B1B" w:rsidP="00B86D29">
      <w:r>
        <w:separator/>
      </w:r>
    </w:p>
  </w:footnote>
  <w:footnote w:type="continuationSeparator" w:id="0">
    <w:p w:rsidR="00F05B1B" w:rsidRDefault="00F05B1B" w:rsidP="00B86D2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7158" w:rsidRPr="00B86D29" w:rsidRDefault="0029696B" w:rsidP="00B86D29">
    <w:pPr>
      <w:pStyle w:val="Heading3"/>
      <w:widowControl w:val="0"/>
      <w:spacing w:line="240" w:lineRule="auto"/>
      <w:jc w:val="right"/>
      <w:rPr>
        <w:b w:val="0"/>
        <w:sz w:val="20"/>
        <w:szCs w:val="20"/>
      </w:rPr>
    </w:pPr>
    <w:r>
      <w:rPr>
        <w:b w:val="0"/>
        <w:sz w:val="20"/>
        <w:szCs w:val="20"/>
      </w:rPr>
      <w:t>Supplemental Methods</w:t>
    </w:r>
    <w:r w:rsidR="00847158">
      <w:rPr>
        <w:b w:val="0"/>
        <w:sz w:val="20"/>
        <w:szCs w:val="20"/>
      </w:rPr>
      <w:t>.doc</w:t>
    </w:r>
  </w:p>
  <w:p w:rsidR="00847158" w:rsidRPr="00B86D29" w:rsidRDefault="00A91C1C" w:rsidP="00B86D29">
    <w:pPr>
      <w:pStyle w:val="Heading3"/>
      <w:widowControl w:val="0"/>
      <w:spacing w:line="240" w:lineRule="auto"/>
      <w:jc w:val="right"/>
      <w:rPr>
        <w:b w:val="0"/>
        <w:sz w:val="20"/>
        <w:szCs w:val="20"/>
      </w:rPr>
    </w:pPr>
    <w:r>
      <w:rPr>
        <w:b w:val="0"/>
        <w:sz w:val="20"/>
        <w:szCs w:val="20"/>
      </w:rPr>
      <w:t>July 2</w:t>
    </w:r>
    <w:r w:rsidR="001D3235">
      <w:rPr>
        <w:b w:val="0"/>
        <w:sz w:val="20"/>
        <w:szCs w:val="20"/>
      </w:rPr>
      <w:t>4</w:t>
    </w:r>
    <w:r>
      <w:rPr>
        <w:b w:val="0"/>
        <w:sz w:val="20"/>
        <w:szCs w:val="20"/>
      </w:rPr>
      <w:t xml:space="preserve">, </w:t>
    </w:r>
    <w:r w:rsidR="00847158">
      <w:rPr>
        <w:b w:val="0"/>
        <w:sz w:val="20"/>
        <w:szCs w:val="20"/>
      </w:rPr>
      <w:t>2013</w:t>
    </w:r>
  </w:p>
  <w:p w:rsidR="00847158" w:rsidRDefault="00847158">
    <w:pPr>
      <w:pStyle w:val="Header"/>
    </w:pPr>
  </w:p>
  <w:p w:rsidR="00847158" w:rsidRDefault="0084715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6D6BBB"/>
    <w:multiLevelType w:val="hybridMultilevel"/>
    <w:tmpl w:val="5E4C02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BBF1B34"/>
    <w:multiLevelType w:val="hybridMultilevel"/>
    <w:tmpl w:val="FAFE7E8C"/>
    <w:lvl w:ilvl="0" w:tplc="99E0C720">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5F49BA"/>
    <w:multiLevelType w:val="hybridMultilevel"/>
    <w:tmpl w:val="B33821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0226383"/>
    <w:multiLevelType w:val="hybridMultilevel"/>
    <w:tmpl w:val="5AB6779A"/>
    <w:lvl w:ilvl="0" w:tplc="99E0C720">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A57483"/>
    <w:multiLevelType w:val="hybridMultilevel"/>
    <w:tmpl w:val="482E9F7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DA71882"/>
    <w:multiLevelType w:val="hybridMultilevel"/>
    <w:tmpl w:val="C0389E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407271F"/>
    <w:multiLevelType w:val="hybridMultilevel"/>
    <w:tmpl w:val="021AD90E"/>
    <w:lvl w:ilvl="0" w:tplc="99E0C720">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5030D82"/>
    <w:multiLevelType w:val="hybridMultilevel"/>
    <w:tmpl w:val="DDE2DDBE"/>
    <w:lvl w:ilvl="0" w:tplc="99E0C720">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0D93ACD"/>
    <w:multiLevelType w:val="hybridMultilevel"/>
    <w:tmpl w:val="CA1ADBEE"/>
    <w:lvl w:ilvl="0" w:tplc="99E0C720">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8"/>
  </w:num>
  <w:num w:numId="3">
    <w:abstractNumId w:val="3"/>
  </w:num>
  <w:num w:numId="4">
    <w:abstractNumId w:val="5"/>
  </w:num>
  <w:num w:numId="5">
    <w:abstractNumId w:val="6"/>
  </w:num>
  <w:num w:numId="6">
    <w:abstractNumId w:val="7"/>
  </w:num>
  <w:num w:numId="7">
    <w:abstractNumId w:val="1"/>
  </w:num>
  <w:num w:numId="8">
    <w:abstractNumId w:val="4"/>
  </w:num>
  <w:num w:numId="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1"/>
  <w:defaultTabStop w:val="720"/>
  <w:drawingGridHorizontalSpacing w:val="120"/>
  <w:displayHorizontalDrawingGridEvery w:val="2"/>
  <w:characterSpacingControl w:val="doNotCompress"/>
  <w:hdrShapeDefaults>
    <o:shapedefaults v:ext="edit" spidmax="8194"/>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xw99rws29r05exezlva0asea5fwdw9ravf&quot;&gt;Effect of Age and OVX on ECC&lt;record-ids&gt;&lt;item&gt;23&lt;/item&gt;&lt;item&gt;53&lt;/item&gt;&lt;item&gt;56&lt;/item&gt;&lt;item&gt;57&lt;/item&gt;&lt;item&gt;58&lt;/item&gt;&lt;item&gt;59&lt;/item&gt;&lt;item&gt;165&lt;/item&gt;&lt;item&gt;217&lt;/item&gt;&lt;item&gt;218&lt;/item&gt;&lt;item&gt;307&lt;/item&gt;&lt;item&gt;308&lt;/item&gt;&lt;item&gt;323&lt;/item&gt;&lt;item&gt;324&lt;/item&gt;&lt;item&gt;325&lt;/item&gt;&lt;item&gt;326&lt;/item&gt;&lt;/record-ids&gt;&lt;/item&gt;&lt;/Libraries&gt;"/>
  </w:docVars>
  <w:rsids>
    <w:rsidRoot w:val="00AA5C79"/>
    <w:rsid w:val="0000151C"/>
    <w:rsid w:val="0000400E"/>
    <w:rsid w:val="00004C1A"/>
    <w:rsid w:val="00005E0F"/>
    <w:rsid w:val="000079D6"/>
    <w:rsid w:val="00013B35"/>
    <w:rsid w:val="0001403C"/>
    <w:rsid w:val="00014A28"/>
    <w:rsid w:val="00016FD5"/>
    <w:rsid w:val="00017126"/>
    <w:rsid w:val="00020B2E"/>
    <w:rsid w:val="00022E59"/>
    <w:rsid w:val="0002589E"/>
    <w:rsid w:val="000270AB"/>
    <w:rsid w:val="00030414"/>
    <w:rsid w:val="00031468"/>
    <w:rsid w:val="0003280D"/>
    <w:rsid w:val="00033548"/>
    <w:rsid w:val="00034B09"/>
    <w:rsid w:val="00035337"/>
    <w:rsid w:val="0003543E"/>
    <w:rsid w:val="0003654A"/>
    <w:rsid w:val="00036B14"/>
    <w:rsid w:val="00037CD3"/>
    <w:rsid w:val="00040C30"/>
    <w:rsid w:val="000431A9"/>
    <w:rsid w:val="00044727"/>
    <w:rsid w:val="00047DFE"/>
    <w:rsid w:val="00050B67"/>
    <w:rsid w:val="000523D3"/>
    <w:rsid w:val="00052773"/>
    <w:rsid w:val="000528CF"/>
    <w:rsid w:val="000535EA"/>
    <w:rsid w:val="000538BD"/>
    <w:rsid w:val="00056C6C"/>
    <w:rsid w:val="000574D8"/>
    <w:rsid w:val="00057CBA"/>
    <w:rsid w:val="00060312"/>
    <w:rsid w:val="000631C0"/>
    <w:rsid w:val="00064B16"/>
    <w:rsid w:val="00071463"/>
    <w:rsid w:val="0007231F"/>
    <w:rsid w:val="00072BBB"/>
    <w:rsid w:val="00074B41"/>
    <w:rsid w:val="00075820"/>
    <w:rsid w:val="00076DC1"/>
    <w:rsid w:val="000807E1"/>
    <w:rsid w:val="00081A31"/>
    <w:rsid w:val="000840D7"/>
    <w:rsid w:val="00085093"/>
    <w:rsid w:val="000850D0"/>
    <w:rsid w:val="00093157"/>
    <w:rsid w:val="00094B68"/>
    <w:rsid w:val="000A0D55"/>
    <w:rsid w:val="000A184F"/>
    <w:rsid w:val="000A2A7F"/>
    <w:rsid w:val="000A3827"/>
    <w:rsid w:val="000A5A1E"/>
    <w:rsid w:val="000A5C1D"/>
    <w:rsid w:val="000A6C6F"/>
    <w:rsid w:val="000B03E6"/>
    <w:rsid w:val="000B0F23"/>
    <w:rsid w:val="000B104C"/>
    <w:rsid w:val="000B1D68"/>
    <w:rsid w:val="000B2C57"/>
    <w:rsid w:val="000B2D02"/>
    <w:rsid w:val="000B37B9"/>
    <w:rsid w:val="000B3988"/>
    <w:rsid w:val="000B3AF6"/>
    <w:rsid w:val="000B4CC6"/>
    <w:rsid w:val="000B544A"/>
    <w:rsid w:val="000B58FD"/>
    <w:rsid w:val="000B5CF0"/>
    <w:rsid w:val="000B6E18"/>
    <w:rsid w:val="000C0D5B"/>
    <w:rsid w:val="000C225D"/>
    <w:rsid w:val="000C2516"/>
    <w:rsid w:val="000C33F5"/>
    <w:rsid w:val="000C4BBB"/>
    <w:rsid w:val="000C6CE8"/>
    <w:rsid w:val="000C7C47"/>
    <w:rsid w:val="000D15F2"/>
    <w:rsid w:val="000D4379"/>
    <w:rsid w:val="000D5050"/>
    <w:rsid w:val="000D5A87"/>
    <w:rsid w:val="000D61A6"/>
    <w:rsid w:val="000D7145"/>
    <w:rsid w:val="000E1063"/>
    <w:rsid w:val="000E3077"/>
    <w:rsid w:val="000E3CAB"/>
    <w:rsid w:val="000E4031"/>
    <w:rsid w:val="000E531C"/>
    <w:rsid w:val="000F1711"/>
    <w:rsid w:val="000F4324"/>
    <w:rsid w:val="000F5AAC"/>
    <w:rsid w:val="000F60BF"/>
    <w:rsid w:val="000F68DB"/>
    <w:rsid w:val="000F6924"/>
    <w:rsid w:val="000F7502"/>
    <w:rsid w:val="000F7807"/>
    <w:rsid w:val="00101EB1"/>
    <w:rsid w:val="0010253B"/>
    <w:rsid w:val="00102FA0"/>
    <w:rsid w:val="00102FF7"/>
    <w:rsid w:val="00103338"/>
    <w:rsid w:val="001034F9"/>
    <w:rsid w:val="0010396B"/>
    <w:rsid w:val="001046A5"/>
    <w:rsid w:val="001063E3"/>
    <w:rsid w:val="00107FF7"/>
    <w:rsid w:val="001112E9"/>
    <w:rsid w:val="001114DA"/>
    <w:rsid w:val="00111FF4"/>
    <w:rsid w:val="00114CD7"/>
    <w:rsid w:val="0011625C"/>
    <w:rsid w:val="00116446"/>
    <w:rsid w:val="00116B81"/>
    <w:rsid w:val="00120ADE"/>
    <w:rsid w:val="001232B3"/>
    <w:rsid w:val="001241A1"/>
    <w:rsid w:val="001254D2"/>
    <w:rsid w:val="00126A01"/>
    <w:rsid w:val="00130BE5"/>
    <w:rsid w:val="00130F88"/>
    <w:rsid w:val="001368A4"/>
    <w:rsid w:val="00137638"/>
    <w:rsid w:val="0014624B"/>
    <w:rsid w:val="00147DDE"/>
    <w:rsid w:val="0015029E"/>
    <w:rsid w:val="00151386"/>
    <w:rsid w:val="00151B32"/>
    <w:rsid w:val="00152195"/>
    <w:rsid w:val="00152746"/>
    <w:rsid w:val="001533BE"/>
    <w:rsid w:val="00154332"/>
    <w:rsid w:val="001551D1"/>
    <w:rsid w:val="00156612"/>
    <w:rsid w:val="0015670A"/>
    <w:rsid w:val="001709AE"/>
    <w:rsid w:val="001710F9"/>
    <w:rsid w:val="00172912"/>
    <w:rsid w:val="0017368C"/>
    <w:rsid w:val="00173C7D"/>
    <w:rsid w:val="00174579"/>
    <w:rsid w:val="001749F1"/>
    <w:rsid w:val="00176E16"/>
    <w:rsid w:val="0017732A"/>
    <w:rsid w:val="0017766D"/>
    <w:rsid w:val="00181115"/>
    <w:rsid w:val="0018124D"/>
    <w:rsid w:val="001825B0"/>
    <w:rsid w:val="00183D17"/>
    <w:rsid w:val="0018779B"/>
    <w:rsid w:val="00191A98"/>
    <w:rsid w:val="00192A21"/>
    <w:rsid w:val="001A464B"/>
    <w:rsid w:val="001A467E"/>
    <w:rsid w:val="001A51A2"/>
    <w:rsid w:val="001A5261"/>
    <w:rsid w:val="001A6DC8"/>
    <w:rsid w:val="001A7534"/>
    <w:rsid w:val="001B09C9"/>
    <w:rsid w:val="001B0BAF"/>
    <w:rsid w:val="001B2240"/>
    <w:rsid w:val="001B230B"/>
    <w:rsid w:val="001B3C74"/>
    <w:rsid w:val="001B423F"/>
    <w:rsid w:val="001B52B5"/>
    <w:rsid w:val="001B5B70"/>
    <w:rsid w:val="001B6047"/>
    <w:rsid w:val="001B6F21"/>
    <w:rsid w:val="001C17FC"/>
    <w:rsid w:val="001C19CD"/>
    <w:rsid w:val="001C2A59"/>
    <w:rsid w:val="001C3AAE"/>
    <w:rsid w:val="001C44C3"/>
    <w:rsid w:val="001C53C5"/>
    <w:rsid w:val="001C547D"/>
    <w:rsid w:val="001C5D20"/>
    <w:rsid w:val="001C6423"/>
    <w:rsid w:val="001D1745"/>
    <w:rsid w:val="001D2DB7"/>
    <w:rsid w:val="001D3235"/>
    <w:rsid w:val="001D35E0"/>
    <w:rsid w:val="001D406A"/>
    <w:rsid w:val="001D4399"/>
    <w:rsid w:val="001D5723"/>
    <w:rsid w:val="001D5AFD"/>
    <w:rsid w:val="001D6CF8"/>
    <w:rsid w:val="001D714D"/>
    <w:rsid w:val="001D7A7C"/>
    <w:rsid w:val="001E24E4"/>
    <w:rsid w:val="001E2A92"/>
    <w:rsid w:val="001E302A"/>
    <w:rsid w:val="001E3BB9"/>
    <w:rsid w:val="001E468A"/>
    <w:rsid w:val="001E5C75"/>
    <w:rsid w:val="001E5DBB"/>
    <w:rsid w:val="001E7AFC"/>
    <w:rsid w:val="001E7D06"/>
    <w:rsid w:val="001F3BC4"/>
    <w:rsid w:val="001F40AD"/>
    <w:rsid w:val="001F44E1"/>
    <w:rsid w:val="001F652B"/>
    <w:rsid w:val="001F6BD3"/>
    <w:rsid w:val="001F6CBA"/>
    <w:rsid w:val="00200DE2"/>
    <w:rsid w:val="00200FF9"/>
    <w:rsid w:val="00203313"/>
    <w:rsid w:val="00204711"/>
    <w:rsid w:val="0020694A"/>
    <w:rsid w:val="00207029"/>
    <w:rsid w:val="00207AA0"/>
    <w:rsid w:val="00210356"/>
    <w:rsid w:val="0021070A"/>
    <w:rsid w:val="00211778"/>
    <w:rsid w:val="00212946"/>
    <w:rsid w:val="00213996"/>
    <w:rsid w:val="00213C1A"/>
    <w:rsid w:val="0021428C"/>
    <w:rsid w:val="002153B8"/>
    <w:rsid w:val="002155D3"/>
    <w:rsid w:val="0021568A"/>
    <w:rsid w:val="00215F2C"/>
    <w:rsid w:val="0021662E"/>
    <w:rsid w:val="00217349"/>
    <w:rsid w:val="00220D27"/>
    <w:rsid w:val="00222AD3"/>
    <w:rsid w:val="002264B4"/>
    <w:rsid w:val="002303A5"/>
    <w:rsid w:val="002313A8"/>
    <w:rsid w:val="00233B30"/>
    <w:rsid w:val="002369B6"/>
    <w:rsid w:val="00236C62"/>
    <w:rsid w:val="00241864"/>
    <w:rsid w:val="00242FF5"/>
    <w:rsid w:val="0024301D"/>
    <w:rsid w:val="002430F5"/>
    <w:rsid w:val="002472B9"/>
    <w:rsid w:val="002503A3"/>
    <w:rsid w:val="00254367"/>
    <w:rsid w:val="002556FD"/>
    <w:rsid w:val="00256FE0"/>
    <w:rsid w:val="002609E6"/>
    <w:rsid w:val="00260B22"/>
    <w:rsid w:val="00262855"/>
    <w:rsid w:val="00263056"/>
    <w:rsid w:val="002635AC"/>
    <w:rsid w:val="00263B8B"/>
    <w:rsid w:val="00264036"/>
    <w:rsid w:val="002643CE"/>
    <w:rsid w:val="0026624E"/>
    <w:rsid w:val="00272B70"/>
    <w:rsid w:val="002733BB"/>
    <w:rsid w:val="00273DBC"/>
    <w:rsid w:val="00274775"/>
    <w:rsid w:val="00280067"/>
    <w:rsid w:val="002810EA"/>
    <w:rsid w:val="00281DAA"/>
    <w:rsid w:val="00283EB3"/>
    <w:rsid w:val="00284F68"/>
    <w:rsid w:val="00286A87"/>
    <w:rsid w:val="00286F48"/>
    <w:rsid w:val="00290632"/>
    <w:rsid w:val="00290CB9"/>
    <w:rsid w:val="0029395C"/>
    <w:rsid w:val="0029696B"/>
    <w:rsid w:val="002A129A"/>
    <w:rsid w:val="002A1E61"/>
    <w:rsid w:val="002A21B9"/>
    <w:rsid w:val="002A21F8"/>
    <w:rsid w:val="002A5A02"/>
    <w:rsid w:val="002A6156"/>
    <w:rsid w:val="002B1039"/>
    <w:rsid w:val="002B1660"/>
    <w:rsid w:val="002B1E75"/>
    <w:rsid w:val="002B351B"/>
    <w:rsid w:val="002B3BB5"/>
    <w:rsid w:val="002B56AF"/>
    <w:rsid w:val="002C0F11"/>
    <w:rsid w:val="002C20BA"/>
    <w:rsid w:val="002C2719"/>
    <w:rsid w:val="002C285C"/>
    <w:rsid w:val="002C3454"/>
    <w:rsid w:val="002C3981"/>
    <w:rsid w:val="002C39E9"/>
    <w:rsid w:val="002C4617"/>
    <w:rsid w:val="002C5744"/>
    <w:rsid w:val="002D3A87"/>
    <w:rsid w:val="002D60C1"/>
    <w:rsid w:val="002D7457"/>
    <w:rsid w:val="002E0526"/>
    <w:rsid w:val="002E257F"/>
    <w:rsid w:val="002E52BF"/>
    <w:rsid w:val="002E5B52"/>
    <w:rsid w:val="002E5C97"/>
    <w:rsid w:val="002E6367"/>
    <w:rsid w:val="002E6C2B"/>
    <w:rsid w:val="002F0B37"/>
    <w:rsid w:val="002F357E"/>
    <w:rsid w:val="002F3757"/>
    <w:rsid w:val="002F658B"/>
    <w:rsid w:val="00301FBA"/>
    <w:rsid w:val="00303C0E"/>
    <w:rsid w:val="003046E8"/>
    <w:rsid w:val="0030715B"/>
    <w:rsid w:val="00307606"/>
    <w:rsid w:val="003113E8"/>
    <w:rsid w:val="00311FC2"/>
    <w:rsid w:val="00315095"/>
    <w:rsid w:val="00317C7B"/>
    <w:rsid w:val="0032047D"/>
    <w:rsid w:val="00321371"/>
    <w:rsid w:val="00321EB3"/>
    <w:rsid w:val="00324BA6"/>
    <w:rsid w:val="00325217"/>
    <w:rsid w:val="00327AE2"/>
    <w:rsid w:val="00330581"/>
    <w:rsid w:val="0033068B"/>
    <w:rsid w:val="00331F43"/>
    <w:rsid w:val="0033367C"/>
    <w:rsid w:val="00333D3E"/>
    <w:rsid w:val="00334CB7"/>
    <w:rsid w:val="00336FFC"/>
    <w:rsid w:val="003375D0"/>
    <w:rsid w:val="00337BB8"/>
    <w:rsid w:val="003414B0"/>
    <w:rsid w:val="003443A5"/>
    <w:rsid w:val="00344BFD"/>
    <w:rsid w:val="0035066E"/>
    <w:rsid w:val="003524E6"/>
    <w:rsid w:val="00352B99"/>
    <w:rsid w:val="00352C4A"/>
    <w:rsid w:val="00352D84"/>
    <w:rsid w:val="00352E9F"/>
    <w:rsid w:val="00353C0A"/>
    <w:rsid w:val="0035498F"/>
    <w:rsid w:val="00355FFE"/>
    <w:rsid w:val="003572B8"/>
    <w:rsid w:val="00360754"/>
    <w:rsid w:val="0036142F"/>
    <w:rsid w:val="00361926"/>
    <w:rsid w:val="003626D4"/>
    <w:rsid w:val="00363DAE"/>
    <w:rsid w:val="00370EAE"/>
    <w:rsid w:val="00371923"/>
    <w:rsid w:val="00373A05"/>
    <w:rsid w:val="00374281"/>
    <w:rsid w:val="00380CF3"/>
    <w:rsid w:val="003819D7"/>
    <w:rsid w:val="00382BE4"/>
    <w:rsid w:val="00382CB5"/>
    <w:rsid w:val="00383A4A"/>
    <w:rsid w:val="003848A7"/>
    <w:rsid w:val="00386401"/>
    <w:rsid w:val="00387308"/>
    <w:rsid w:val="0039218D"/>
    <w:rsid w:val="0039382F"/>
    <w:rsid w:val="00394203"/>
    <w:rsid w:val="00394827"/>
    <w:rsid w:val="00395C6D"/>
    <w:rsid w:val="003968A1"/>
    <w:rsid w:val="003A0951"/>
    <w:rsid w:val="003A16A1"/>
    <w:rsid w:val="003A3496"/>
    <w:rsid w:val="003A3D1A"/>
    <w:rsid w:val="003A4846"/>
    <w:rsid w:val="003A4DE1"/>
    <w:rsid w:val="003A7D01"/>
    <w:rsid w:val="003B30C8"/>
    <w:rsid w:val="003B4590"/>
    <w:rsid w:val="003B51CC"/>
    <w:rsid w:val="003C1CEE"/>
    <w:rsid w:val="003D04BD"/>
    <w:rsid w:val="003D08B1"/>
    <w:rsid w:val="003D42B4"/>
    <w:rsid w:val="003D43E4"/>
    <w:rsid w:val="003D473F"/>
    <w:rsid w:val="003D4AEA"/>
    <w:rsid w:val="003D4C21"/>
    <w:rsid w:val="003D6498"/>
    <w:rsid w:val="003E0CC8"/>
    <w:rsid w:val="003E2607"/>
    <w:rsid w:val="003E2EC8"/>
    <w:rsid w:val="003E726A"/>
    <w:rsid w:val="003F3086"/>
    <w:rsid w:val="003F35D7"/>
    <w:rsid w:val="003F4790"/>
    <w:rsid w:val="003F5696"/>
    <w:rsid w:val="003F5735"/>
    <w:rsid w:val="003F5E60"/>
    <w:rsid w:val="00402242"/>
    <w:rsid w:val="0040234B"/>
    <w:rsid w:val="00403C2B"/>
    <w:rsid w:val="00407358"/>
    <w:rsid w:val="004077A6"/>
    <w:rsid w:val="00410BD2"/>
    <w:rsid w:val="0041120D"/>
    <w:rsid w:val="00411317"/>
    <w:rsid w:val="00411CE2"/>
    <w:rsid w:val="0041364E"/>
    <w:rsid w:val="00413A0A"/>
    <w:rsid w:val="004147CA"/>
    <w:rsid w:val="00416C6F"/>
    <w:rsid w:val="00416EE3"/>
    <w:rsid w:val="00420C62"/>
    <w:rsid w:val="0042263A"/>
    <w:rsid w:val="00422CCE"/>
    <w:rsid w:val="00427C9E"/>
    <w:rsid w:val="0043038D"/>
    <w:rsid w:val="00430D4D"/>
    <w:rsid w:val="00430E87"/>
    <w:rsid w:val="00431F89"/>
    <w:rsid w:val="00437742"/>
    <w:rsid w:val="00440C94"/>
    <w:rsid w:val="0044140A"/>
    <w:rsid w:val="00442049"/>
    <w:rsid w:val="00446134"/>
    <w:rsid w:val="00451CA7"/>
    <w:rsid w:val="00452C21"/>
    <w:rsid w:val="00452E80"/>
    <w:rsid w:val="00453019"/>
    <w:rsid w:val="00453960"/>
    <w:rsid w:val="00453CFE"/>
    <w:rsid w:val="00453FBC"/>
    <w:rsid w:val="0045518A"/>
    <w:rsid w:val="00457D72"/>
    <w:rsid w:val="00460756"/>
    <w:rsid w:val="004607AD"/>
    <w:rsid w:val="0046185E"/>
    <w:rsid w:val="004620D4"/>
    <w:rsid w:val="00462D08"/>
    <w:rsid w:val="00463295"/>
    <w:rsid w:val="00466298"/>
    <w:rsid w:val="00466DD5"/>
    <w:rsid w:val="004709A5"/>
    <w:rsid w:val="00471CFC"/>
    <w:rsid w:val="00472095"/>
    <w:rsid w:val="00476CEB"/>
    <w:rsid w:val="00477616"/>
    <w:rsid w:val="0048241A"/>
    <w:rsid w:val="00483B94"/>
    <w:rsid w:val="0048483C"/>
    <w:rsid w:val="00486492"/>
    <w:rsid w:val="0048681A"/>
    <w:rsid w:val="0048690C"/>
    <w:rsid w:val="004877DE"/>
    <w:rsid w:val="00491B38"/>
    <w:rsid w:val="0049304B"/>
    <w:rsid w:val="004938C9"/>
    <w:rsid w:val="00495F5C"/>
    <w:rsid w:val="00496E37"/>
    <w:rsid w:val="0049708C"/>
    <w:rsid w:val="00497D35"/>
    <w:rsid w:val="004A0021"/>
    <w:rsid w:val="004A0F5F"/>
    <w:rsid w:val="004A1F95"/>
    <w:rsid w:val="004A285B"/>
    <w:rsid w:val="004A3E84"/>
    <w:rsid w:val="004A4BEA"/>
    <w:rsid w:val="004A7873"/>
    <w:rsid w:val="004B09D3"/>
    <w:rsid w:val="004B114B"/>
    <w:rsid w:val="004B1357"/>
    <w:rsid w:val="004B38B0"/>
    <w:rsid w:val="004B59F7"/>
    <w:rsid w:val="004B6B0D"/>
    <w:rsid w:val="004C2361"/>
    <w:rsid w:val="004C2B83"/>
    <w:rsid w:val="004C34B7"/>
    <w:rsid w:val="004C51F1"/>
    <w:rsid w:val="004D0443"/>
    <w:rsid w:val="004D0A75"/>
    <w:rsid w:val="004D26AF"/>
    <w:rsid w:val="004D38D0"/>
    <w:rsid w:val="004D3DF0"/>
    <w:rsid w:val="004D41B5"/>
    <w:rsid w:val="004D442E"/>
    <w:rsid w:val="004D5054"/>
    <w:rsid w:val="004D6D32"/>
    <w:rsid w:val="004E211E"/>
    <w:rsid w:val="004E2C18"/>
    <w:rsid w:val="004E31CA"/>
    <w:rsid w:val="004E39EE"/>
    <w:rsid w:val="004E55DB"/>
    <w:rsid w:val="004F42C7"/>
    <w:rsid w:val="004F589C"/>
    <w:rsid w:val="004F5DC3"/>
    <w:rsid w:val="004F7396"/>
    <w:rsid w:val="00502168"/>
    <w:rsid w:val="0050482B"/>
    <w:rsid w:val="00505672"/>
    <w:rsid w:val="00507760"/>
    <w:rsid w:val="0051039A"/>
    <w:rsid w:val="00513FC5"/>
    <w:rsid w:val="00516F65"/>
    <w:rsid w:val="00517CE6"/>
    <w:rsid w:val="00517E62"/>
    <w:rsid w:val="0052047A"/>
    <w:rsid w:val="005218BF"/>
    <w:rsid w:val="00522C18"/>
    <w:rsid w:val="005230C3"/>
    <w:rsid w:val="00523D8B"/>
    <w:rsid w:val="00523E75"/>
    <w:rsid w:val="00524786"/>
    <w:rsid w:val="005276BF"/>
    <w:rsid w:val="0053031C"/>
    <w:rsid w:val="00531147"/>
    <w:rsid w:val="00534B2C"/>
    <w:rsid w:val="00534D57"/>
    <w:rsid w:val="0053569F"/>
    <w:rsid w:val="005403A9"/>
    <w:rsid w:val="0054372A"/>
    <w:rsid w:val="005456EC"/>
    <w:rsid w:val="00545CA5"/>
    <w:rsid w:val="0055004B"/>
    <w:rsid w:val="00553233"/>
    <w:rsid w:val="00554C0F"/>
    <w:rsid w:val="00556090"/>
    <w:rsid w:val="005603BB"/>
    <w:rsid w:val="00563C56"/>
    <w:rsid w:val="00564AB5"/>
    <w:rsid w:val="0056541D"/>
    <w:rsid w:val="00567E05"/>
    <w:rsid w:val="00567F62"/>
    <w:rsid w:val="0057042E"/>
    <w:rsid w:val="00570A2E"/>
    <w:rsid w:val="00572DC4"/>
    <w:rsid w:val="0057323A"/>
    <w:rsid w:val="005732DD"/>
    <w:rsid w:val="00573504"/>
    <w:rsid w:val="00575934"/>
    <w:rsid w:val="00577EB6"/>
    <w:rsid w:val="00580566"/>
    <w:rsid w:val="005808F5"/>
    <w:rsid w:val="00581BCB"/>
    <w:rsid w:val="00581BDA"/>
    <w:rsid w:val="005830D8"/>
    <w:rsid w:val="0058647B"/>
    <w:rsid w:val="00586842"/>
    <w:rsid w:val="00586AFB"/>
    <w:rsid w:val="005906EB"/>
    <w:rsid w:val="00590E3C"/>
    <w:rsid w:val="0059200B"/>
    <w:rsid w:val="00592781"/>
    <w:rsid w:val="00594046"/>
    <w:rsid w:val="00594151"/>
    <w:rsid w:val="00594FD4"/>
    <w:rsid w:val="005958DA"/>
    <w:rsid w:val="00595F99"/>
    <w:rsid w:val="00596A82"/>
    <w:rsid w:val="00596AF7"/>
    <w:rsid w:val="00597F5B"/>
    <w:rsid w:val="005A0061"/>
    <w:rsid w:val="005A1655"/>
    <w:rsid w:val="005A24CE"/>
    <w:rsid w:val="005A3AE8"/>
    <w:rsid w:val="005A3CB6"/>
    <w:rsid w:val="005A4728"/>
    <w:rsid w:val="005A55DB"/>
    <w:rsid w:val="005A582A"/>
    <w:rsid w:val="005A641C"/>
    <w:rsid w:val="005A70BE"/>
    <w:rsid w:val="005B040D"/>
    <w:rsid w:val="005B0BF2"/>
    <w:rsid w:val="005B0C41"/>
    <w:rsid w:val="005B1555"/>
    <w:rsid w:val="005B188B"/>
    <w:rsid w:val="005B240E"/>
    <w:rsid w:val="005B354D"/>
    <w:rsid w:val="005B512F"/>
    <w:rsid w:val="005B5D8F"/>
    <w:rsid w:val="005B760E"/>
    <w:rsid w:val="005B7ECD"/>
    <w:rsid w:val="005C05E9"/>
    <w:rsid w:val="005C0E18"/>
    <w:rsid w:val="005C29EB"/>
    <w:rsid w:val="005C3468"/>
    <w:rsid w:val="005C6F3C"/>
    <w:rsid w:val="005D2577"/>
    <w:rsid w:val="005D2C1E"/>
    <w:rsid w:val="005D3103"/>
    <w:rsid w:val="005D4426"/>
    <w:rsid w:val="005D52E4"/>
    <w:rsid w:val="005D53DD"/>
    <w:rsid w:val="005D7FC6"/>
    <w:rsid w:val="005E0374"/>
    <w:rsid w:val="005E1B0F"/>
    <w:rsid w:val="005E3E56"/>
    <w:rsid w:val="005F0B92"/>
    <w:rsid w:val="005F234F"/>
    <w:rsid w:val="005F2CB6"/>
    <w:rsid w:val="005F3FE3"/>
    <w:rsid w:val="005F481D"/>
    <w:rsid w:val="005F6EFC"/>
    <w:rsid w:val="005F7DAB"/>
    <w:rsid w:val="00600B8A"/>
    <w:rsid w:val="006011B8"/>
    <w:rsid w:val="0060199B"/>
    <w:rsid w:val="0060306C"/>
    <w:rsid w:val="0060346E"/>
    <w:rsid w:val="00603ADD"/>
    <w:rsid w:val="00604241"/>
    <w:rsid w:val="006045A7"/>
    <w:rsid w:val="006058B9"/>
    <w:rsid w:val="00606A00"/>
    <w:rsid w:val="00606A47"/>
    <w:rsid w:val="006119D3"/>
    <w:rsid w:val="00612825"/>
    <w:rsid w:val="006130EE"/>
    <w:rsid w:val="0061375D"/>
    <w:rsid w:val="006138FA"/>
    <w:rsid w:val="006152E5"/>
    <w:rsid w:val="00615938"/>
    <w:rsid w:val="00616414"/>
    <w:rsid w:val="00616B78"/>
    <w:rsid w:val="00616C2E"/>
    <w:rsid w:val="00620ED6"/>
    <w:rsid w:val="00621F2E"/>
    <w:rsid w:val="00622E20"/>
    <w:rsid w:val="00623EF4"/>
    <w:rsid w:val="00631510"/>
    <w:rsid w:val="00632B02"/>
    <w:rsid w:val="006335E4"/>
    <w:rsid w:val="0063440A"/>
    <w:rsid w:val="006354A6"/>
    <w:rsid w:val="00636DAD"/>
    <w:rsid w:val="00640B9F"/>
    <w:rsid w:val="00644CCB"/>
    <w:rsid w:val="00644CDE"/>
    <w:rsid w:val="00645A28"/>
    <w:rsid w:val="006500AD"/>
    <w:rsid w:val="006506E9"/>
    <w:rsid w:val="00653800"/>
    <w:rsid w:val="006559CA"/>
    <w:rsid w:val="00655D99"/>
    <w:rsid w:val="0065659A"/>
    <w:rsid w:val="00663393"/>
    <w:rsid w:val="0066609A"/>
    <w:rsid w:val="00667203"/>
    <w:rsid w:val="0067082C"/>
    <w:rsid w:val="00670F73"/>
    <w:rsid w:val="00671512"/>
    <w:rsid w:val="00672661"/>
    <w:rsid w:val="00672D53"/>
    <w:rsid w:val="0067352C"/>
    <w:rsid w:val="00673809"/>
    <w:rsid w:val="00674738"/>
    <w:rsid w:val="006756C7"/>
    <w:rsid w:val="00677E79"/>
    <w:rsid w:val="00682DB6"/>
    <w:rsid w:val="00686D31"/>
    <w:rsid w:val="00687CAE"/>
    <w:rsid w:val="006921C6"/>
    <w:rsid w:val="00692843"/>
    <w:rsid w:val="00692E58"/>
    <w:rsid w:val="00693A11"/>
    <w:rsid w:val="00695A02"/>
    <w:rsid w:val="0069676C"/>
    <w:rsid w:val="00696B3F"/>
    <w:rsid w:val="0069716A"/>
    <w:rsid w:val="00697B3D"/>
    <w:rsid w:val="006A0486"/>
    <w:rsid w:val="006A480D"/>
    <w:rsid w:val="006A6CE5"/>
    <w:rsid w:val="006B1317"/>
    <w:rsid w:val="006B23C8"/>
    <w:rsid w:val="006B47EE"/>
    <w:rsid w:val="006B4FD2"/>
    <w:rsid w:val="006B7024"/>
    <w:rsid w:val="006B7CFE"/>
    <w:rsid w:val="006C091B"/>
    <w:rsid w:val="006C0FCD"/>
    <w:rsid w:val="006C3783"/>
    <w:rsid w:val="006C462B"/>
    <w:rsid w:val="006C4B11"/>
    <w:rsid w:val="006D0984"/>
    <w:rsid w:val="006D265C"/>
    <w:rsid w:val="006D2E0E"/>
    <w:rsid w:val="006D44C9"/>
    <w:rsid w:val="006E08BD"/>
    <w:rsid w:val="006E18FF"/>
    <w:rsid w:val="006E1CDB"/>
    <w:rsid w:val="006E3659"/>
    <w:rsid w:val="006E5AE4"/>
    <w:rsid w:val="006E6CA5"/>
    <w:rsid w:val="006F0DA5"/>
    <w:rsid w:val="006F0FA3"/>
    <w:rsid w:val="006F7C01"/>
    <w:rsid w:val="00703335"/>
    <w:rsid w:val="00704DF3"/>
    <w:rsid w:val="0070521C"/>
    <w:rsid w:val="00705FC8"/>
    <w:rsid w:val="00712BED"/>
    <w:rsid w:val="00713CA7"/>
    <w:rsid w:val="007173E6"/>
    <w:rsid w:val="00721207"/>
    <w:rsid w:val="0072174C"/>
    <w:rsid w:val="0072178D"/>
    <w:rsid w:val="007237DF"/>
    <w:rsid w:val="007260CA"/>
    <w:rsid w:val="007306D9"/>
    <w:rsid w:val="00731467"/>
    <w:rsid w:val="007317C3"/>
    <w:rsid w:val="00732947"/>
    <w:rsid w:val="00734F11"/>
    <w:rsid w:val="00736A67"/>
    <w:rsid w:val="00736B48"/>
    <w:rsid w:val="00740823"/>
    <w:rsid w:val="0074198D"/>
    <w:rsid w:val="00741E4B"/>
    <w:rsid w:val="007428AE"/>
    <w:rsid w:val="00743BF9"/>
    <w:rsid w:val="0075412C"/>
    <w:rsid w:val="00754619"/>
    <w:rsid w:val="00755ACB"/>
    <w:rsid w:val="00756CED"/>
    <w:rsid w:val="007607C2"/>
    <w:rsid w:val="0076317F"/>
    <w:rsid w:val="007638CE"/>
    <w:rsid w:val="00763EC5"/>
    <w:rsid w:val="00767BC7"/>
    <w:rsid w:val="00767CEA"/>
    <w:rsid w:val="00771652"/>
    <w:rsid w:val="00774658"/>
    <w:rsid w:val="00774E57"/>
    <w:rsid w:val="00775B1D"/>
    <w:rsid w:val="00776202"/>
    <w:rsid w:val="007770D4"/>
    <w:rsid w:val="007775C5"/>
    <w:rsid w:val="00780C00"/>
    <w:rsid w:val="00781451"/>
    <w:rsid w:val="007845EC"/>
    <w:rsid w:val="007931E2"/>
    <w:rsid w:val="00793BFF"/>
    <w:rsid w:val="00794111"/>
    <w:rsid w:val="007942C4"/>
    <w:rsid w:val="0079460A"/>
    <w:rsid w:val="0079481E"/>
    <w:rsid w:val="00795437"/>
    <w:rsid w:val="00796312"/>
    <w:rsid w:val="00797A89"/>
    <w:rsid w:val="007A20CB"/>
    <w:rsid w:val="007A3236"/>
    <w:rsid w:val="007A36FF"/>
    <w:rsid w:val="007A422A"/>
    <w:rsid w:val="007A4BE9"/>
    <w:rsid w:val="007A5546"/>
    <w:rsid w:val="007A5F8E"/>
    <w:rsid w:val="007A61E8"/>
    <w:rsid w:val="007A7079"/>
    <w:rsid w:val="007A708D"/>
    <w:rsid w:val="007B0E1C"/>
    <w:rsid w:val="007B28EE"/>
    <w:rsid w:val="007B34A0"/>
    <w:rsid w:val="007B3AF6"/>
    <w:rsid w:val="007B46B6"/>
    <w:rsid w:val="007B5EE4"/>
    <w:rsid w:val="007B72E5"/>
    <w:rsid w:val="007B7BE9"/>
    <w:rsid w:val="007C0D93"/>
    <w:rsid w:val="007C108F"/>
    <w:rsid w:val="007C2726"/>
    <w:rsid w:val="007C41B8"/>
    <w:rsid w:val="007C44EC"/>
    <w:rsid w:val="007C5EE1"/>
    <w:rsid w:val="007C5F27"/>
    <w:rsid w:val="007C705C"/>
    <w:rsid w:val="007D5512"/>
    <w:rsid w:val="007D6A56"/>
    <w:rsid w:val="007D72DF"/>
    <w:rsid w:val="007E0F13"/>
    <w:rsid w:val="007E1468"/>
    <w:rsid w:val="007E27B4"/>
    <w:rsid w:val="007F0AFC"/>
    <w:rsid w:val="007F1461"/>
    <w:rsid w:val="007F1B73"/>
    <w:rsid w:val="007F23B0"/>
    <w:rsid w:val="007F3053"/>
    <w:rsid w:val="007F5E1A"/>
    <w:rsid w:val="007F6161"/>
    <w:rsid w:val="007F6A0F"/>
    <w:rsid w:val="00801F51"/>
    <w:rsid w:val="0080291A"/>
    <w:rsid w:val="00802B77"/>
    <w:rsid w:val="00804923"/>
    <w:rsid w:val="0080574B"/>
    <w:rsid w:val="00805787"/>
    <w:rsid w:val="00805B03"/>
    <w:rsid w:val="0081021E"/>
    <w:rsid w:val="00812B55"/>
    <w:rsid w:val="00812BF6"/>
    <w:rsid w:val="008166C8"/>
    <w:rsid w:val="00816E69"/>
    <w:rsid w:val="008174D4"/>
    <w:rsid w:val="00817F7B"/>
    <w:rsid w:val="0082113E"/>
    <w:rsid w:val="00821674"/>
    <w:rsid w:val="008224C9"/>
    <w:rsid w:val="00822F5D"/>
    <w:rsid w:val="00823CB7"/>
    <w:rsid w:val="008248E9"/>
    <w:rsid w:val="00824E1E"/>
    <w:rsid w:val="008255BF"/>
    <w:rsid w:val="00825845"/>
    <w:rsid w:val="00827C8B"/>
    <w:rsid w:val="008303D8"/>
    <w:rsid w:val="008330CD"/>
    <w:rsid w:val="00834052"/>
    <w:rsid w:val="00834BF0"/>
    <w:rsid w:val="00836232"/>
    <w:rsid w:val="0083631F"/>
    <w:rsid w:val="008374F2"/>
    <w:rsid w:val="00840353"/>
    <w:rsid w:val="008419C3"/>
    <w:rsid w:val="008454E8"/>
    <w:rsid w:val="008454F0"/>
    <w:rsid w:val="0084585A"/>
    <w:rsid w:val="00847158"/>
    <w:rsid w:val="00847AFB"/>
    <w:rsid w:val="00851437"/>
    <w:rsid w:val="00853944"/>
    <w:rsid w:val="00853F3B"/>
    <w:rsid w:val="00854E02"/>
    <w:rsid w:val="00855383"/>
    <w:rsid w:val="00855723"/>
    <w:rsid w:val="00856A05"/>
    <w:rsid w:val="00860B78"/>
    <w:rsid w:val="00864A5F"/>
    <w:rsid w:val="00865905"/>
    <w:rsid w:val="00870503"/>
    <w:rsid w:val="00870E20"/>
    <w:rsid w:val="00870FBD"/>
    <w:rsid w:val="00873825"/>
    <w:rsid w:val="00874E45"/>
    <w:rsid w:val="00875DC0"/>
    <w:rsid w:val="00876282"/>
    <w:rsid w:val="00876B62"/>
    <w:rsid w:val="00880EF5"/>
    <w:rsid w:val="00881A20"/>
    <w:rsid w:val="00881BF0"/>
    <w:rsid w:val="00885A29"/>
    <w:rsid w:val="0088731B"/>
    <w:rsid w:val="008876D9"/>
    <w:rsid w:val="00891085"/>
    <w:rsid w:val="00891579"/>
    <w:rsid w:val="00892F85"/>
    <w:rsid w:val="0089372F"/>
    <w:rsid w:val="008950C6"/>
    <w:rsid w:val="00896E2C"/>
    <w:rsid w:val="00896E8A"/>
    <w:rsid w:val="0089704D"/>
    <w:rsid w:val="0089776D"/>
    <w:rsid w:val="008A1C2D"/>
    <w:rsid w:val="008A2F51"/>
    <w:rsid w:val="008B0FA8"/>
    <w:rsid w:val="008B199B"/>
    <w:rsid w:val="008B284D"/>
    <w:rsid w:val="008B316D"/>
    <w:rsid w:val="008B3257"/>
    <w:rsid w:val="008B3432"/>
    <w:rsid w:val="008B4310"/>
    <w:rsid w:val="008B4775"/>
    <w:rsid w:val="008B4BEB"/>
    <w:rsid w:val="008B5232"/>
    <w:rsid w:val="008B62B9"/>
    <w:rsid w:val="008B7F97"/>
    <w:rsid w:val="008C051C"/>
    <w:rsid w:val="008C20F3"/>
    <w:rsid w:val="008C360F"/>
    <w:rsid w:val="008C7BFB"/>
    <w:rsid w:val="008C7D41"/>
    <w:rsid w:val="008C7EB0"/>
    <w:rsid w:val="008D0495"/>
    <w:rsid w:val="008D0535"/>
    <w:rsid w:val="008D4310"/>
    <w:rsid w:val="008D45DC"/>
    <w:rsid w:val="008D45DF"/>
    <w:rsid w:val="008D74A8"/>
    <w:rsid w:val="008E126F"/>
    <w:rsid w:val="008E21B6"/>
    <w:rsid w:val="008E4CD6"/>
    <w:rsid w:val="008E7A28"/>
    <w:rsid w:val="008F0350"/>
    <w:rsid w:val="008F1A46"/>
    <w:rsid w:val="008F3E6B"/>
    <w:rsid w:val="008F538D"/>
    <w:rsid w:val="008F6FB8"/>
    <w:rsid w:val="008F784C"/>
    <w:rsid w:val="00900C7C"/>
    <w:rsid w:val="00903B4C"/>
    <w:rsid w:val="00905287"/>
    <w:rsid w:val="009053CC"/>
    <w:rsid w:val="009064D1"/>
    <w:rsid w:val="009069EF"/>
    <w:rsid w:val="00907B10"/>
    <w:rsid w:val="009131E6"/>
    <w:rsid w:val="00913240"/>
    <w:rsid w:val="0091412D"/>
    <w:rsid w:val="0091547C"/>
    <w:rsid w:val="00916AB4"/>
    <w:rsid w:val="009175B0"/>
    <w:rsid w:val="00917F6A"/>
    <w:rsid w:val="009201D6"/>
    <w:rsid w:val="00921D27"/>
    <w:rsid w:val="00922204"/>
    <w:rsid w:val="00923FF3"/>
    <w:rsid w:val="00925988"/>
    <w:rsid w:val="0092644F"/>
    <w:rsid w:val="00926D24"/>
    <w:rsid w:val="00930E17"/>
    <w:rsid w:val="009315B2"/>
    <w:rsid w:val="00935C23"/>
    <w:rsid w:val="0093689E"/>
    <w:rsid w:val="00936C93"/>
    <w:rsid w:val="009436B3"/>
    <w:rsid w:val="009438EB"/>
    <w:rsid w:val="00945B4E"/>
    <w:rsid w:val="009572A7"/>
    <w:rsid w:val="00957965"/>
    <w:rsid w:val="009609DE"/>
    <w:rsid w:val="00960CED"/>
    <w:rsid w:val="00960E1A"/>
    <w:rsid w:val="0096118C"/>
    <w:rsid w:val="00965CA9"/>
    <w:rsid w:val="0096624A"/>
    <w:rsid w:val="00966792"/>
    <w:rsid w:val="00974FB0"/>
    <w:rsid w:val="009753BA"/>
    <w:rsid w:val="00982AEA"/>
    <w:rsid w:val="00983110"/>
    <w:rsid w:val="0098451F"/>
    <w:rsid w:val="009861AD"/>
    <w:rsid w:val="00986237"/>
    <w:rsid w:val="00994E95"/>
    <w:rsid w:val="00995139"/>
    <w:rsid w:val="00997072"/>
    <w:rsid w:val="009A093B"/>
    <w:rsid w:val="009A134A"/>
    <w:rsid w:val="009A18CA"/>
    <w:rsid w:val="009A260B"/>
    <w:rsid w:val="009A308B"/>
    <w:rsid w:val="009A412A"/>
    <w:rsid w:val="009A5F8C"/>
    <w:rsid w:val="009A7DD0"/>
    <w:rsid w:val="009B1BD6"/>
    <w:rsid w:val="009B1D9A"/>
    <w:rsid w:val="009B50FB"/>
    <w:rsid w:val="009B55C6"/>
    <w:rsid w:val="009B6177"/>
    <w:rsid w:val="009C2315"/>
    <w:rsid w:val="009C2C77"/>
    <w:rsid w:val="009C3BA1"/>
    <w:rsid w:val="009C4D69"/>
    <w:rsid w:val="009C4DB1"/>
    <w:rsid w:val="009C50DF"/>
    <w:rsid w:val="009C5649"/>
    <w:rsid w:val="009C5968"/>
    <w:rsid w:val="009D0303"/>
    <w:rsid w:val="009D09DF"/>
    <w:rsid w:val="009D0AEB"/>
    <w:rsid w:val="009D17B4"/>
    <w:rsid w:val="009D2384"/>
    <w:rsid w:val="009D25B9"/>
    <w:rsid w:val="009D3A02"/>
    <w:rsid w:val="009D3B78"/>
    <w:rsid w:val="009D689A"/>
    <w:rsid w:val="009E1DB5"/>
    <w:rsid w:val="009E2F52"/>
    <w:rsid w:val="009E31C5"/>
    <w:rsid w:val="009E4029"/>
    <w:rsid w:val="009E5076"/>
    <w:rsid w:val="009E6358"/>
    <w:rsid w:val="009E6857"/>
    <w:rsid w:val="009F39BE"/>
    <w:rsid w:val="009F4A24"/>
    <w:rsid w:val="009F5E9E"/>
    <w:rsid w:val="009F6408"/>
    <w:rsid w:val="009F6C1F"/>
    <w:rsid w:val="009F6E56"/>
    <w:rsid w:val="009F78A9"/>
    <w:rsid w:val="00A00D60"/>
    <w:rsid w:val="00A03903"/>
    <w:rsid w:val="00A04AA6"/>
    <w:rsid w:val="00A04B02"/>
    <w:rsid w:val="00A05C6C"/>
    <w:rsid w:val="00A07A43"/>
    <w:rsid w:val="00A10061"/>
    <w:rsid w:val="00A107B0"/>
    <w:rsid w:val="00A1101F"/>
    <w:rsid w:val="00A1245F"/>
    <w:rsid w:val="00A12BBD"/>
    <w:rsid w:val="00A1387B"/>
    <w:rsid w:val="00A13FBA"/>
    <w:rsid w:val="00A16176"/>
    <w:rsid w:val="00A164FC"/>
    <w:rsid w:val="00A167A7"/>
    <w:rsid w:val="00A2009D"/>
    <w:rsid w:val="00A2065D"/>
    <w:rsid w:val="00A21957"/>
    <w:rsid w:val="00A21DA0"/>
    <w:rsid w:val="00A23446"/>
    <w:rsid w:val="00A3054C"/>
    <w:rsid w:val="00A3148E"/>
    <w:rsid w:val="00A31786"/>
    <w:rsid w:val="00A33130"/>
    <w:rsid w:val="00A336FA"/>
    <w:rsid w:val="00A3434B"/>
    <w:rsid w:val="00A34E96"/>
    <w:rsid w:val="00A3585B"/>
    <w:rsid w:val="00A362A5"/>
    <w:rsid w:val="00A36BD5"/>
    <w:rsid w:val="00A371DD"/>
    <w:rsid w:val="00A37CBE"/>
    <w:rsid w:val="00A40F21"/>
    <w:rsid w:val="00A41B63"/>
    <w:rsid w:val="00A421CD"/>
    <w:rsid w:val="00A4254C"/>
    <w:rsid w:val="00A45D31"/>
    <w:rsid w:val="00A54D69"/>
    <w:rsid w:val="00A567D0"/>
    <w:rsid w:val="00A57D82"/>
    <w:rsid w:val="00A6029A"/>
    <w:rsid w:val="00A63B36"/>
    <w:rsid w:val="00A63C6A"/>
    <w:rsid w:val="00A63DA6"/>
    <w:rsid w:val="00A649E0"/>
    <w:rsid w:val="00A656FA"/>
    <w:rsid w:val="00A65E0B"/>
    <w:rsid w:val="00A661BE"/>
    <w:rsid w:val="00A66973"/>
    <w:rsid w:val="00A67070"/>
    <w:rsid w:val="00A675F7"/>
    <w:rsid w:val="00A67AFF"/>
    <w:rsid w:val="00A70DA4"/>
    <w:rsid w:val="00A7128B"/>
    <w:rsid w:val="00A714C3"/>
    <w:rsid w:val="00A747F7"/>
    <w:rsid w:val="00A74F93"/>
    <w:rsid w:val="00A75797"/>
    <w:rsid w:val="00A75E68"/>
    <w:rsid w:val="00A7678A"/>
    <w:rsid w:val="00A77143"/>
    <w:rsid w:val="00A8324E"/>
    <w:rsid w:val="00A83D57"/>
    <w:rsid w:val="00A83E1D"/>
    <w:rsid w:val="00A84699"/>
    <w:rsid w:val="00A84F2F"/>
    <w:rsid w:val="00A87425"/>
    <w:rsid w:val="00A91A7F"/>
    <w:rsid w:val="00A91C1C"/>
    <w:rsid w:val="00A92E7D"/>
    <w:rsid w:val="00A93098"/>
    <w:rsid w:val="00A94171"/>
    <w:rsid w:val="00A94DC8"/>
    <w:rsid w:val="00A96BFE"/>
    <w:rsid w:val="00A97321"/>
    <w:rsid w:val="00A974DE"/>
    <w:rsid w:val="00AA0033"/>
    <w:rsid w:val="00AA2612"/>
    <w:rsid w:val="00AA3AD8"/>
    <w:rsid w:val="00AA5C79"/>
    <w:rsid w:val="00AA613E"/>
    <w:rsid w:val="00AA7203"/>
    <w:rsid w:val="00AA7596"/>
    <w:rsid w:val="00AA76AB"/>
    <w:rsid w:val="00AB00F7"/>
    <w:rsid w:val="00AB123A"/>
    <w:rsid w:val="00AB220D"/>
    <w:rsid w:val="00AB3870"/>
    <w:rsid w:val="00AB5403"/>
    <w:rsid w:val="00AB5440"/>
    <w:rsid w:val="00AB66C9"/>
    <w:rsid w:val="00AB6AEF"/>
    <w:rsid w:val="00AC1F2A"/>
    <w:rsid w:val="00AC1FDB"/>
    <w:rsid w:val="00AC3B86"/>
    <w:rsid w:val="00AC3D31"/>
    <w:rsid w:val="00AC672E"/>
    <w:rsid w:val="00AD1441"/>
    <w:rsid w:val="00AD2D73"/>
    <w:rsid w:val="00AD4856"/>
    <w:rsid w:val="00AD697D"/>
    <w:rsid w:val="00AD7660"/>
    <w:rsid w:val="00AE05EC"/>
    <w:rsid w:val="00AE0D1C"/>
    <w:rsid w:val="00AE30FF"/>
    <w:rsid w:val="00AE5432"/>
    <w:rsid w:val="00AE732E"/>
    <w:rsid w:val="00AE78C2"/>
    <w:rsid w:val="00AF07FD"/>
    <w:rsid w:val="00AF1FD9"/>
    <w:rsid w:val="00AF25B7"/>
    <w:rsid w:val="00AF25D0"/>
    <w:rsid w:val="00AF460E"/>
    <w:rsid w:val="00AF48D6"/>
    <w:rsid w:val="00AF6383"/>
    <w:rsid w:val="00AF68FE"/>
    <w:rsid w:val="00AF6F36"/>
    <w:rsid w:val="00B00346"/>
    <w:rsid w:val="00B0152F"/>
    <w:rsid w:val="00B0307F"/>
    <w:rsid w:val="00B03811"/>
    <w:rsid w:val="00B057E8"/>
    <w:rsid w:val="00B06B72"/>
    <w:rsid w:val="00B1035C"/>
    <w:rsid w:val="00B12757"/>
    <w:rsid w:val="00B1404E"/>
    <w:rsid w:val="00B159E5"/>
    <w:rsid w:val="00B15FB9"/>
    <w:rsid w:val="00B23260"/>
    <w:rsid w:val="00B2676A"/>
    <w:rsid w:val="00B26A15"/>
    <w:rsid w:val="00B31EF2"/>
    <w:rsid w:val="00B338CA"/>
    <w:rsid w:val="00B343A9"/>
    <w:rsid w:val="00B37BE6"/>
    <w:rsid w:val="00B41569"/>
    <w:rsid w:val="00B42630"/>
    <w:rsid w:val="00B43559"/>
    <w:rsid w:val="00B43B9A"/>
    <w:rsid w:val="00B448D3"/>
    <w:rsid w:val="00B50D82"/>
    <w:rsid w:val="00B527AD"/>
    <w:rsid w:val="00B52AC9"/>
    <w:rsid w:val="00B54EE8"/>
    <w:rsid w:val="00B55049"/>
    <w:rsid w:val="00B55DA3"/>
    <w:rsid w:val="00B62570"/>
    <w:rsid w:val="00B6262F"/>
    <w:rsid w:val="00B63614"/>
    <w:rsid w:val="00B6371A"/>
    <w:rsid w:val="00B6451A"/>
    <w:rsid w:val="00B65757"/>
    <w:rsid w:val="00B6620C"/>
    <w:rsid w:val="00B6721A"/>
    <w:rsid w:val="00B70A74"/>
    <w:rsid w:val="00B70F32"/>
    <w:rsid w:val="00B71F92"/>
    <w:rsid w:val="00B722C1"/>
    <w:rsid w:val="00B72725"/>
    <w:rsid w:val="00B72753"/>
    <w:rsid w:val="00B72CC0"/>
    <w:rsid w:val="00B7452F"/>
    <w:rsid w:val="00B74623"/>
    <w:rsid w:val="00B74C1A"/>
    <w:rsid w:val="00B7553A"/>
    <w:rsid w:val="00B75E99"/>
    <w:rsid w:val="00B83192"/>
    <w:rsid w:val="00B839C5"/>
    <w:rsid w:val="00B83FBB"/>
    <w:rsid w:val="00B85330"/>
    <w:rsid w:val="00B86D29"/>
    <w:rsid w:val="00B87D5F"/>
    <w:rsid w:val="00B91D95"/>
    <w:rsid w:val="00B9298B"/>
    <w:rsid w:val="00B93E38"/>
    <w:rsid w:val="00B94A03"/>
    <w:rsid w:val="00B94E8C"/>
    <w:rsid w:val="00B978AD"/>
    <w:rsid w:val="00BA05AB"/>
    <w:rsid w:val="00BA2AB3"/>
    <w:rsid w:val="00BA3FCC"/>
    <w:rsid w:val="00BA5689"/>
    <w:rsid w:val="00BA60D4"/>
    <w:rsid w:val="00BB05FE"/>
    <w:rsid w:val="00BB2CCA"/>
    <w:rsid w:val="00BB3100"/>
    <w:rsid w:val="00BB3525"/>
    <w:rsid w:val="00BB5E9B"/>
    <w:rsid w:val="00BB737E"/>
    <w:rsid w:val="00BC29B7"/>
    <w:rsid w:val="00BC2A9C"/>
    <w:rsid w:val="00BC2DB6"/>
    <w:rsid w:val="00BC6C76"/>
    <w:rsid w:val="00BC7819"/>
    <w:rsid w:val="00BD1060"/>
    <w:rsid w:val="00BD1EE6"/>
    <w:rsid w:val="00BD49F2"/>
    <w:rsid w:val="00BD5E53"/>
    <w:rsid w:val="00BD60BF"/>
    <w:rsid w:val="00BD7222"/>
    <w:rsid w:val="00BD7677"/>
    <w:rsid w:val="00BE0514"/>
    <w:rsid w:val="00BE0525"/>
    <w:rsid w:val="00BE3F61"/>
    <w:rsid w:val="00BE529F"/>
    <w:rsid w:val="00BE5D2C"/>
    <w:rsid w:val="00BE7EA2"/>
    <w:rsid w:val="00BE7F8A"/>
    <w:rsid w:val="00BF0131"/>
    <w:rsid w:val="00BF1EF6"/>
    <w:rsid w:val="00BF25A1"/>
    <w:rsid w:val="00BF3909"/>
    <w:rsid w:val="00BF4804"/>
    <w:rsid w:val="00BF5FD0"/>
    <w:rsid w:val="00BF658B"/>
    <w:rsid w:val="00BF7203"/>
    <w:rsid w:val="00C03CA8"/>
    <w:rsid w:val="00C03EA5"/>
    <w:rsid w:val="00C04996"/>
    <w:rsid w:val="00C05930"/>
    <w:rsid w:val="00C0643D"/>
    <w:rsid w:val="00C112F2"/>
    <w:rsid w:val="00C11EDA"/>
    <w:rsid w:val="00C22A99"/>
    <w:rsid w:val="00C23238"/>
    <w:rsid w:val="00C269AC"/>
    <w:rsid w:val="00C31D94"/>
    <w:rsid w:val="00C32B94"/>
    <w:rsid w:val="00C33ACA"/>
    <w:rsid w:val="00C3752A"/>
    <w:rsid w:val="00C37C8C"/>
    <w:rsid w:val="00C406E2"/>
    <w:rsid w:val="00C40ECC"/>
    <w:rsid w:val="00C41091"/>
    <w:rsid w:val="00C416E7"/>
    <w:rsid w:val="00C435D1"/>
    <w:rsid w:val="00C460C1"/>
    <w:rsid w:val="00C46ACD"/>
    <w:rsid w:val="00C51E74"/>
    <w:rsid w:val="00C52C31"/>
    <w:rsid w:val="00C52D7C"/>
    <w:rsid w:val="00C53323"/>
    <w:rsid w:val="00C5445B"/>
    <w:rsid w:val="00C54837"/>
    <w:rsid w:val="00C558DF"/>
    <w:rsid w:val="00C55BD3"/>
    <w:rsid w:val="00C56B92"/>
    <w:rsid w:val="00C57BA4"/>
    <w:rsid w:val="00C609CF"/>
    <w:rsid w:val="00C60C95"/>
    <w:rsid w:val="00C612A5"/>
    <w:rsid w:val="00C62EC3"/>
    <w:rsid w:val="00C62F9B"/>
    <w:rsid w:val="00C63443"/>
    <w:rsid w:val="00C63A3C"/>
    <w:rsid w:val="00C63A50"/>
    <w:rsid w:val="00C63DE5"/>
    <w:rsid w:val="00C6429F"/>
    <w:rsid w:val="00C64D7C"/>
    <w:rsid w:val="00C712CC"/>
    <w:rsid w:val="00C71BD7"/>
    <w:rsid w:val="00C71C86"/>
    <w:rsid w:val="00C73AC3"/>
    <w:rsid w:val="00C751BB"/>
    <w:rsid w:val="00C751C2"/>
    <w:rsid w:val="00C7547B"/>
    <w:rsid w:val="00C77083"/>
    <w:rsid w:val="00C80267"/>
    <w:rsid w:val="00C842B9"/>
    <w:rsid w:val="00C85D09"/>
    <w:rsid w:val="00C85DC6"/>
    <w:rsid w:val="00C86B48"/>
    <w:rsid w:val="00C871E6"/>
    <w:rsid w:val="00C9129F"/>
    <w:rsid w:val="00C946E2"/>
    <w:rsid w:val="00C94FCF"/>
    <w:rsid w:val="00C95F07"/>
    <w:rsid w:val="00C96A56"/>
    <w:rsid w:val="00C97AE8"/>
    <w:rsid w:val="00CA062F"/>
    <w:rsid w:val="00CA167A"/>
    <w:rsid w:val="00CA331E"/>
    <w:rsid w:val="00CA39FC"/>
    <w:rsid w:val="00CA4AE9"/>
    <w:rsid w:val="00CA51C4"/>
    <w:rsid w:val="00CA53C4"/>
    <w:rsid w:val="00CA61CF"/>
    <w:rsid w:val="00CB0E72"/>
    <w:rsid w:val="00CB35F2"/>
    <w:rsid w:val="00CB38DF"/>
    <w:rsid w:val="00CB561C"/>
    <w:rsid w:val="00CC0D45"/>
    <w:rsid w:val="00CC193D"/>
    <w:rsid w:val="00CC3526"/>
    <w:rsid w:val="00CC35E9"/>
    <w:rsid w:val="00CC4F6C"/>
    <w:rsid w:val="00CC7C58"/>
    <w:rsid w:val="00CD0AE9"/>
    <w:rsid w:val="00CD0D7A"/>
    <w:rsid w:val="00CD202E"/>
    <w:rsid w:val="00CD2DCE"/>
    <w:rsid w:val="00CD7DDC"/>
    <w:rsid w:val="00CE0081"/>
    <w:rsid w:val="00CE7B77"/>
    <w:rsid w:val="00CE7BC8"/>
    <w:rsid w:val="00CF0933"/>
    <w:rsid w:val="00CF0CBC"/>
    <w:rsid w:val="00CF0F64"/>
    <w:rsid w:val="00CF187B"/>
    <w:rsid w:val="00CF3AF4"/>
    <w:rsid w:val="00CF48AA"/>
    <w:rsid w:val="00CF51CB"/>
    <w:rsid w:val="00CF5F8A"/>
    <w:rsid w:val="00CF5F99"/>
    <w:rsid w:val="00CF7708"/>
    <w:rsid w:val="00D016B5"/>
    <w:rsid w:val="00D01B84"/>
    <w:rsid w:val="00D03901"/>
    <w:rsid w:val="00D03F9D"/>
    <w:rsid w:val="00D07863"/>
    <w:rsid w:val="00D079D4"/>
    <w:rsid w:val="00D10963"/>
    <w:rsid w:val="00D10B2F"/>
    <w:rsid w:val="00D13882"/>
    <w:rsid w:val="00D15CEF"/>
    <w:rsid w:val="00D1680F"/>
    <w:rsid w:val="00D169F4"/>
    <w:rsid w:val="00D1780A"/>
    <w:rsid w:val="00D17A66"/>
    <w:rsid w:val="00D24B59"/>
    <w:rsid w:val="00D25F06"/>
    <w:rsid w:val="00D27107"/>
    <w:rsid w:val="00D3382F"/>
    <w:rsid w:val="00D33FB3"/>
    <w:rsid w:val="00D35D23"/>
    <w:rsid w:val="00D44315"/>
    <w:rsid w:val="00D44928"/>
    <w:rsid w:val="00D46E27"/>
    <w:rsid w:val="00D4755E"/>
    <w:rsid w:val="00D47701"/>
    <w:rsid w:val="00D47F73"/>
    <w:rsid w:val="00D51BCD"/>
    <w:rsid w:val="00D520F8"/>
    <w:rsid w:val="00D52970"/>
    <w:rsid w:val="00D52B79"/>
    <w:rsid w:val="00D52F19"/>
    <w:rsid w:val="00D55A9C"/>
    <w:rsid w:val="00D57F9E"/>
    <w:rsid w:val="00D60967"/>
    <w:rsid w:val="00D63438"/>
    <w:rsid w:val="00D63D0E"/>
    <w:rsid w:val="00D643D2"/>
    <w:rsid w:val="00D70193"/>
    <w:rsid w:val="00D70DCC"/>
    <w:rsid w:val="00D71E64"/>
    <w:rsid w:val="00D73F99"/>
    <w:rsid w:val="00D74062"/>
    <w:rsid w:val="00D74C5A"/>
    <w:rsid w:val="00D74E64"/>
    <w:rsid w:val="00D77EBA"/>
    <w:rsid w:val="00D84CA6"/>
    <w:rsid w:val="00D90CBF"/>
    <w:rsid w:val="00D935B7"/>
    <w:rsid w:val="00D939FB"/>
    <w:rsid w:val="00D95BCF"/>
    <w:rsid w:val="00D96545"/>
    <w:rsid w:val="00DA2A73"/>
    <w:rsid w:val="00DA5ADA"/>
    <w:rsid w:val="00DB15FC"/>
    <w:rsid w:val="00DB2A95"/>
    <w:rsid w:val="00DB697C"/>
    <w:rsid w:val="00DD09C6"/>
    <w:rsid w:val="00DD0EB8"/>
    <w:rsid w:val="00DD5B08"/>
    <w:rsid w:val="00DD6130"/>
    <w:rsid w:val="00DD7CA8"/>
    <w:rsid w:val="00DE02C9"/>
    <w:rsid w:val="00DE04E8"/>
    <w:rsid w:val="00DE06E3"/>
    <w:rsid w:val="00DE0830"/>
    <w:rsid w:val="00DE2222"/>
    <w:rsid w:val="00DE2888"/>
    <w:rsid w:val="00DE337F"/>
    <w:rsid w:val="00DF1432"/>
    <w:rsid w:val="00DF1834"/>
    <w:rsid w:val="00DF237F"/>
    <w:rsid w:val="00DF2B93"/>
    <w:rsid w:val="00DF2C58"/>
    <w:rsid w:val="00DF4A3A"/>
    <w:rsid w:val="00DF540D"/>
    <w:rsid w:val="00DF5858"/>
    <w:rsid w:val="00DF646E"/>
    <w:rsid w:val="00DF747D"/>
    <w:rsid w:val="00E002FA"/>
    <w:rsid w:val="00E00AAA"/>
    <w:rsid w:val="00E00ED1"/>
    <w:rsid w:val="00E01CD4"/>
    <w:rsid w:val="00E01D52"/>
    <w:rsid w:val="00E01FF3"/>
    <w:rsid w:val="00E02936"/>
    <w:rsid w:val="00E02AAF"/>
    <w:rsid w:val="00E03BD3"/>
    <w:rsid w:val="00E06E2C"/>
    <w:rsid w:val="00E06FE7"/>
    <w:rsid w:val="00E121DB"/>
    <w:rsid w:val="00E12BD7"/>
    <w:rsid w:val="00E1427A"/>
    <w:rsid w:val="00E1437B"/>
    <w:rsid w:val="00E1497B"/>
    <w:rsid w:val="00E14ADA"/>
    <w:rsid w:val="00E157EB"/>
    <w:rsid w:val="00E221DA"/>
    <w:rsid w:val="00E22A99"/>
    <w:rsid w:val="00E233C1"/>
    <w:rsid w:val="00E242B0"/>
    <w:rsid w:val="00E25EA7"/>
    <w:rsid w:val="00E273D7"/>
    <w:rsid w:val="00E27AF0"/>
    <w:rsid w:val="00E314E0"/>
    <w:rsid w:val="00E3158C"/>
    <w:rsid w:val="00E3205E"/>
    <w:rsid w:val="00E3330D"/>
    <w:rsid w:val="00E407E3"/>
    <w:rsid w:val="00E40AB0"/>
    <w:rsid w:val="00E41A25"/>
    <w:rsid w:val="00E42136"/>
    <w:rsid w:val="00E46E53"/>
    <w:rsid w:val="00E46EBD"/>
    <w:rsid w:val="00E51B6D"/>
    <w:rsid w:val="00E54A8D"/>
    <w:rsid w:val="00E54A93"/>
    <w:rsid w:val="00E54BB4"/>
    <w:rsid w:val="00E54F82"/>
    <w:rsid w:val="00E56D42"/>
    <w:rsid w:val="00E61A34"/>
    <w:rsid w:val="00E6212C"/>
    <w:rsid w:val="00E62C2D"/>
    <w:rsid w:val="00E636BC"/>
    <w:rsid w:val="00E637BE"/>
    <w:rsid w:val="00E64EE1"/>
    <w:rsid w:val="00E65264"/>
    <w:rsid w:val="00E65498"/>
    <w:rsid w:val="00E70517"/>
    <w:rsid w:val="00E70C32"/>
    <w:rsid w:val="00E723A0"/>
    <w:rsid w:val="00E74EBD"/>
    <w:rsid w:val="00E76767"/>
    <w:rsid w:val="00E7733F"/>
    <w:rsid w:val="00E80092"/>
    <w:rsid w:val="00E82757"/>
    <w:rsid w:val="00E848E3"/>
    <w:rsid w:val="00E8510D"/>
    <w:rsid w:val="00E8519C"/>
    <w:rsid w:val="00E9019C"/>
    <w:rsid w:val="00E92F87"/>
    <w:rsid w:val="00E9400C"/>
    <w:rsid w:val="00E96883"/>
    <w:rsid w:val="00E96D72"/>
    <w:rsid w:val="00EA01AE"/>
    <w:rsid w:val="00EA38EC"/>
    <w:rsid w:val="00EA4CF9"/>
    <w:rsid w:val="00EA5C09"/>
    <w:rsid w:val="00EA7B3B"/>
    <w:rsid w:val="00EB0D7A"/>
    <w:rsid w:val="00EB0E07"/>
    <w:rsid w:val="00EB41A3"/>
    <w:rsid w:val="00EB6253"/>
    <w:rsid w:val="00EB6CD2"/>
    <w:rsid w:val="00EC0371"/>
    <w:rsid w:val="00EC03B9"/>
    <w:rsid w:val="00EC22E8"/>
    <w:rsid w:val="00EC31F1"/>
    <w:rsid w:val="00EC3B35"/>
    <w:rsid w:val="00EC427B"/>
    <w:rsid w:val="00EC565E"/>
    <w:rsid w:val="00EC7F39"/>
    <w:rsid w:val="00ED0820"/>
    <w:rsid w:val="00ED0CD0"/>
    <w:rsid w:val="00ED1AF7"/>
    <w:rsid w:val="00ED2D0A"/>
    <w:rsid w:val="00ED2F8F"/>
    <w:rsid w:val="00ED335C"/>
    <w:rsid w:val="00ED7AC8"/>
    <w:rsid w:val="00EE05A0"/>
    <w:rsid w:val="00EE1278"/>
    <w:rsid w:val="00EE1EDB"/>
    <w:rsid w:val="00EE1F07"/>
    <w:rsid w:val="00EE21D2"/>
    <w:rsid w:val="00EE2928"/>
    <w:rsid w:val="00EE383E"/>
    <w:rsid w:val="00EE3B02"/>
    <w:rsid w:val="00EE4CF5"/>
    <w:rsid w:val="00EE5D4C"/>
    <w:rsid w:val="00EF0859"/>
    <w:rsid w:val="00EF13F3"/>
    <w:rsid w:val="00EF2928"/>
    <w:rsid w:val="00EF5970"/>
    <w:rsid w:val="00EF73D9"/>
    <w:rsid w:val="00EF7506"/>
    <w:rsid w:val="00EF7A5E"/>
    <w:rsid w:val="00F00127"/>
    <w:rsid w:val="00F00A18"/>
    <w:rsid w:val="00F00C02"/>
    <w:rsid w:val="00F01B45"/>
    <w:rsid w:val="00F024A4"/>
    <w:rsid w:val="00F040DF"/>
    <w:rsid w:val="00F0554E"/>
    <w:rsid w:val="00F05747"/>
    <w:rsid w:val="00F05B1B"/>
    <w:rsid w:val="00F116A3"/>
    <w:rsid w:val="00F11A3B"/>
    <w:rsid w:val="00F13B8D"/>
    <w:rsid w:val="00F13BFD"/>
    <w:rsid w:val="00F14E0F"/>
    <w:rsid w:val="00F1511B"/>
    <w:rsid w:val="00F15890"/>
    <w:rsid w:val="00F2357E"/>
    <w:rsid w:val="00F23C86"/>
    <w:rsid w:val="00F2673F"/>
    <w:rsid w:val="00F26BEF"/>
    <w:rsid w:val="00F277C0"/>
    <w:rsid w:val="00F27F6E"/>
    <w:rsid w:val="00F30E8E"/>
    <w:rsid w:val="00F3569E"/>
    <w:rsid w:val="00F36A5B"/>
    <w:rsid w:val="00F416E7"/>
    <w:rsid w:val="00F4394C"/>
    <w:rsid w:val="00F44562"/>
    <w:rsid w:val="00F451DC"/>
    <w:rsid w:val="00F4626F"/>
    <w:rsid w:val="00F507CE"/>
    <w:rsid w:val="00F50987"/>
    <w:rsid w:val="00F509D3"/>
    <w:rsid w:val="00F50AAF"/>
    <w:rsid w:val="00F5251A"/>
    <w:rsid w:val="00F537C4"/>
    <w:rsid w:val="00F5527D"/>
    <w:rsid w:val="00F61827"/>
    <w:rsid w:val="00F65E24"/>
    <w:rsid w:val="00F669BA"/>
    <w:rsid w:val="00F718D4"/>
    <w:rsid w:val="00F71B4F"/>
    <w:rsid w:val="00F723AB"/>
    <w:rsid w:val="00F727DE"/>
    <w:rsid w:val="00F736A3"/>
    <w:rsid w:val="00F76ED3"/>
    <w:rsid w:val="00F76EF1"/>
    <w:rsid w:val="00F77381"/>
    <w:rsid w:val="00F80D92"/>
    <w:rsid w:val="00F814C1"/>
    <w:rsid w:val="00F82339"/>
    <w:rsid w:val="00F82471"/>
    <w:rsid w:val="00F827EE"/>
    <w:rsid w:val="00F82CC8"/>
    <w:rsid w:val="00F836DA"/>
    <w:rsid w:val="00F8387F"/>
    <w:rsid w:val="00F8596A"/>
    <w:rsid w:val="00F86B00"/>
    <w:rsid w:val="00F87ECA"/>
    <w:rsid w:val="00F900CF"/>
    <w:rsid w:val="00F915A4"/>
    <w:rsid w:val="00F93B0C"/>
    <w:rsid w:val="00F93D75"/>
    <w:rsid w:val="00F94F69"/>
    <w:rsid w:val="00F9553F"/>
    <w:rsid w:val="00F96729"/>
    <w:rsid w:val="00F96DA3"/>
    <w:rsid w:val="00F97A00"/>
    <w:rsid w:val="00FA0561"/>
    <w:rsid w:val="00FA0A43"/>
    <w:rsid w:val="00FA2132"/>
    <w:rsid w:val="00FA275E"/>
    <w:rsid w:val="00FA44B3"/>
    <w:rsid w:val="00FA56EB"/>
    <w:rsid w:val="00FB0902"/>
    <w:rsid w:val="00FB34A0"/>
    <w:rsid w:val="00FB4B4C"/>
    <w:rsid w:val="00FC2506"/>
    <w:rsid w:val="00FC2D20"/>
    <w:rsid w:val="00FC3D41"/>
    <w:rsid w:val="00FC47D2"/>
    <w:rsid w:val="00FC48DF"/>
    <w:rsid w:val="00FC4B04"/>
    <w:rsid w:val="00FC4FBB"/>
    <w:rsid w:val="00FC5012"/>
    <w:rsid w:val="00FC66C6"/>
    <w:rsid w:val="00FD0BF5"/>
    <w:rsid w:val="00FD0FF7"/>
    <w:rsid w:val="00FD1239"/>
    <w:rsid w:val="00FD3C8B"/>
    <w:rsid w:val="00FD4291"/>
    <w:rsid w:val="00FD46A4"/>
    <w:rsid w:val="00FD4BDE"/>
    <w:rsid w:val="00FD6206"/>
    <w:rsid w:val="00FE07AF"/>
    <w:rsid w:val="00FE07DC"/>
    <w:rsid w:val="00FE2EF5"/>
    <w:rsid w:val="00FE3DCF"/>
    <w:rsid w:val="00FE42FC"/>
    <w:rsid w:val="00FE4EBD"/>
    <w:rsid w:val="00FE77F1"/>
    <w:rsid w:val="00FF5F07"/>
    <w:rsid w:val="00FF64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5C79"/>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next w:val="Normal"/>
    <w:link w:val="Heading1Char"/>
    <w:qFormat/>
    <w:rsid w:val="00AA5C79"/>
    <w:pPr>
      <w:keepNext/>
      <w:outlineLvl w:val="0"/>
    </w:pPr>
    <w:rPr>
      <w:b/>
      <w:bCs/>
    </w:rPr>
  </w:style>
  <w:style w:type="paragraph" w:styleId="Heading2">
    <w:name w:val="heading 2"/>
    <w:basedOn w:val="Normal"/>
    <w:next w:val="Normal"/>
    <w:link w:val="Heading2Char"/>
    <w:uiPriority w:val="9"/>
    <w:unhideWhenUsed/>
    <w:qFormat/>
    <w:rsid w:val="00BE051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AA5C79"/>
    <w:pPr>
      <w:keepNext/>
      <w:spacing w:line="480" w:lineRule="auto"/>
      <w:jc w:val="cente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A5C79"/>
    <w:rPr>
      <w:rFonts w:ascii="Times New Roman" w:eastAsia="Times New Roman" w:hAnsi="Times New Roman" w:cs="Times New Roman"/>
      <w:b/>
      <w:bCs/>
      <w:sz w:val="24"/>
      <w:szCs w:val="24"/>
      <w:lang w:val="en-CA"/>
    </w:rPr>
  </w:style>
  <w:style w:type="character" w:customStyle="1" w:styleId="Heading3Char">
    <w:name w:val="Heading 3 Char"/>
    <w:basedOn w:val="DefaultParagraphFont"/>
    <w:link w:val="Heading3"/>
    <w:rsid w:val="00AA5C79"/>
    <w:rPr>
      <w:rFonts w:ascii="Times New Roman" w:eastAsia="Times New Roman" w:hAnsi="Times New Roman" w:cs="Times New Roman"/>
      <w:b/>
      <w:bCs/>
      <w:sz w:val="24"/>
      <w:szCs w:val="24"/>
      <w:lang w:val="en-CA"/>
    </w:rPr>
  </w:style>
  <w:style w:type="character" w:styleId="Hyperlink">
    <w:name w:val="Hyperlink"/>
    <w:basedOn w:val="DefaultParagraphFont"/>
    <w:semiHidden/>
    <w:rsid w:val="00AA5C79"/>
    <w:rPr>
      <w:color w:val="0000FF"/>
      <w:u w:val="single"/>
    </w:rPr>
  </w:style>
  <w:style w:type="paragraph" w:styleId="BodyText">
    <w:name w:val="Body Text"/>
    <w:basedOn w:val="Normal"/>
    <w:link w:val="BodyTextChar"/>
    <w:semiHidden/>
    <w:rsid w:val="00AA5C79"/>
    <w:rPr>
      <w:b/>
      <w:bCs/>
    </w:rPr>
  </w:style>
  <w:style w:type="character" w:customStyle="1" w:styleId="BodyTextChar">
    <w:name w:val="Body Text Char"/>
    <w:basedOn w:val="DefaultParagraphFont"/>
    <w:link w:val="BodyText"/>
    <w:semiHidden/>
    <w:rsid w:val="00AA5C79"/>
    <w:rPr>
      <w:rFonts w:ascii="Times New Roman" w:eastAsia="Times New Roman" w:hAnsi="Times New Roman" w:cs="Times New Roman"/>
      <w:b/>
      <w:bCs/>
      <w:sz w:val="24"/>
      <w:szCs w:val="24"/>
      <w:lang w:val="en-CA"/>
    </w:rPr>
  </w:style>
  <w:style w:type="paragraph" w:styleId="BodyText2">
    <w:name w:val="Body Text 2"/>
    <w:basedOn w:val="Normal"/>
    <w:link w:val="BodyText2Char"/>
    <w:semiHidden/>
    <w:rsid w:val="00AA5C79"/>
    <w:pPr>
      <w:spacing w:line="480" w:lineRule="auto"/>
      <w:jc w:val="center"/>
    </w:pPr>
    <w:rPr>
      <w:b/>
      <w:bCs/>
    </w:rPr>
  </w:style>
  <w:style w:type="character" w:customStyle="1" w:styleId="BodyText2Char">
    <w:name w:val="Body Text 2 Char"/>
    <w:basedOn w:val="DefaultParagraphFont"/>
    <w:link w:val="BodyText2"/>
    <w:semiHidden/>
    <w:rsid w:val="00AA5C79"/>
    <w:rPr>
      <w:rFonts w:ascii="Times New Roman" w:eastAsia="Times New Roman" w:hAnsi="Times New Roman" w:cs="Times New Roman"/>
      <w:b/>
      <w:bCs/>
      <w:sz w:val="24"/>
      <w:szCs w:val="24"/>
      <w:lang w:val="en-CA"/>
    </w:rPr>
  </w:style>
  <w:style w:type="paragraph" w:styleId="BodyText3">
    <w:name w:val="Body Text 3"/>
    <w:basedOn w:val="Normal"/>
    <w:link w:val="BodyText3Char"/>
    <w:uiPriority w:val="99"/>
    <w:semiHidden/>
    <w:unhideWhenUsed/>
    <w:rsid w:val="00AA5C79"/>
    <w:pPr>
      <w:spacing w:after="120"/>
    </w:pPr>
    <w:rPr>
      <w:sz w:val="16"/>
      <w:szCs w:val="16"/>
    </w:rPr>
  </w:style>
  <w:style w:type="character" w:customStyle="1" w:styleId="BodyText3Char">
    <w:name w:val="Body Text 3 Char"/>
    <w:basedOn w:val="DefaultParagraphFont"/>
    <w:link w:val="BodyText3"/>
    <w:uiPriority w:val="99"/>
    <w:semiHidden/>
    <w:rsid w:val="00AA5C79"/>
    <w:rPr>
      <w:rFonts w:ascii="Times New Roman" w:eastAsia="Times New Roman" w:hAnsi="Times New Roman" w:cs="Times New Roman"/>
      <w:sz w:val="16"/>
      <w:szCs w:val="16"/>
      <w:lang w:val="en-CA"/>
    </w:rPr>
  </w:style>
  <w:style w:type="paragraph" w:styleId="Header">
    <w:name w:val="header"/>
    <w:basedOn w:val="Normal"/>
    <w:link w:val="HeaderChar"/>
    <w:uiPriority w:val="99"/>
    <w:unhideWhenUsed/>
    <w:rsid w:val="00B86D29"/>
    <w:pPr>
      <w:tabs>
        <w:tab w:val="center" w:pos="4680"/>
        <w:tab w:val="right" w:pos="9360"/>
      </w:tabs>
    </w:pPr>
  </w:style>
  <w:style w:type="character" w:customStyle="1" w:styleId="HeaderChar">
    <w:name w:val="Header Char"/>
    <w:basedOn w:val="DefaultParagraphFont"/>
    <w:link w:val="Header"/>
    <w:uiPriority w:val="99"/>
    <w:rsid w:val="00B86D29"/>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B86D29"/>
    <w:pPr>
      <w:tabs>
        <w:tab w:val="center" w:pos="4680"/>
        <w:tab w:val="right" w:pos="9360"/>
      </w:tabs>
    </w:pPr>
  </w:style>
  <w:style w:type="character" w:customStyle="1" w:styleId="FooterChar">
    <w:name w:val="Footer Char"/>
    <w:basedOn w:val="DefaultParagraphFont"/>
    <w:link w:val="Footer"/>
    <w:uiPriority w:val="99"/>
    <w:rsid w:val="00B86D29"/>
    <w:rPr>
      <w:rFonts w:ascii="Times New Roman" w:eastAsia="Times New Roman" w:hAnsi="Times New Roman" w:cs="Times New Roman"/>
      <w:sz w:val="24"/>
      <w:szCs w:val="24"/>
      <w:lang w:val="en-CA"/>
    </w:rPr>
  </w:style>
  <w:style w:type="paragraph" w:styleId="BalloonText">
    <w:name w:val="Balloon Text"/>
    <w:basedOn w:val="Normal"/>
    <w:link w:val="BalloonTextChar"/>
    <w:uiPriority w:val="99"/>
    <w:semiHidden/>
    <w:unhideWhenUsed/>
    <w:rsid w:val="00B86D29"/>
    <w:rPr>
      <w:rFonts w:ascii="Tahoma" w:hAnsi="Tahoma" w:cs="Tahoma"/>
      <w:sz w:val="16"/>
      <w:szCs w:val="16"/>
    </w:rPr>
  </w:style>
  <w:style w:type="character" w:customStyle="1" w:styleId="BalloonTextChar">
    <w:name w:val="Balloon Text Char"/>
    <w:basedOn w:val="DefaultParagraphFont"/>
    <w:link w:val="BalloonText"/>
    <w:uiPriority w:val="99"/>
    <w:semiHidden/>
    <w:rsid w:val="00B86D29"/>
    <w:rPr>
      <w:rFonts w:ascii="Tahoma" w:eastAsia="Times New Roman" w:hAnsi="Tahoma" w:cs="Tahoma"/>
      <w:sz w:val="16"/>
      <w:szCs w:val="16"/>
      <w:lang w:val="en-CA"/>
    </w:rPr>
  </w:style>
  <w:style w:type="paragraph" w:styleId="ListParagraph">
    <w:name w:val="List Paragraph"/>
    <w:basedOn w:val="Normal"/>
    <w:uiPriority w:val="34"/>
    <w:qFormat/>
    <w:rsid w:val="00C0643D"/>
    <w:pPr>
      <w:spacing w:after="200"/>
      <w:ind w:left="720"/>
      <w:contextualSpacing/>
    </w:pPr>
    <w:rPr>
      <w:rFonts w:eastAsiaTheme="minorEastAsia" w:cstheme="minorBidi"/>
      <w:lang w:val="en-US" w:eastAsia="ja-JP"/>
    </w:rPr>
  </w:style>
  <w:style w:type="character" w:customStyle="1" w:styleId="st1">
    <w:name w:val="st1"/>
    <w:basedOn w:val="DefaultParagraphFont"/>
    <w:rsid w:val="000F60BF"/>
  </w:style>
  <w:style w:type="character" w:customStyle="1" w:styleId="Heading2Char">
    <w:name w:val="Heading 2 Char"/>
    <w:basedOn w:val="DefaultParagraphFont"/>
    <w:link w:val="Heading2"/>
    <w:uiPriority w:val="9"/>
    <w:rsid w:val="00BE0514"/>
    <w:rPr>
      <w:rFonts w:asciiTheme="majorHAnsi" w:eastAsiaTheme="majorEastAsia" w:hAnsiTheme="majorHAnsi" w:cstheme="majorBidi"/>
      <w:b/>
      <w:bCs/>
      <w:color w:val="4F81BD" w:themeColor="accent1"/>
      <w:sz w:val="26"/>
      <w:szCs w:val="26"/>
      <w:lang w:val="en-CA"/>
    </w:rPr>
  </w:style>
  <w:style w:type="character" w:styleId="CommentReference">
    <w:name w:val="annotation reference"/>
    <w:basedOn w:val="DefaultParagraphFont"/>
    <w:uiPriority w:val="99"/>
    <w:semiHidden/>
    <w:unhideWhenUsed/>
    <w:rsid w:val="00793BFF"/>
    <w:rPr>
      <w:sz w:val="16"/>
      <w:szCs w:val="16"/>
    </w:rPr>
  </w:style>
  <w:style w:type="paragraph" w:styleId="CommentText">
    <w:name w:val="annotation text"/>
    <w:basedOn w:val="Normal"/>
    <w:link w:val="CommentTextChar"/>
    <w:uiPriority w:val="99"/>
    <w:semiHidden/>
    <w:unhideWhenUsed/>
    <w:rsid w:val="00793BFF"/>
    <w:rPr>
      <w:sz w:val="20"/>
      <w:szCs w:val="20"/>
    </w:rPr>
  </w:style>
  <w:style w:type="character" w:customStyle="1" w:styleId="CommentTextChar">
    <w:name w:val="Comment Text Char"/>
    <w:basedOn w:val="DefaultParagraphFont"/>
    <w:link w:val="CommentText"/>
    <w:uiPriority w:val="99"/>
    <w:semiHidden/>
    <w:rsid w:val="00793BFF"/>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793BFF"/>
    <w:rPr>
      <w:b/>
      <w:bCs/>
    </w:rPr>
  </w:style>
  <w:style w:type="character" w:customStyle="1" w:styleId="CommentSubjectChar">
    <w:name w:val="Comment Subject Char"/>
    <w:basedOn w:val="CommentTextChar"/>
    <w:link w:val="CommentSubject"/>
    <w:uiPriority w:val="99"/>
    <w:semiHidden/>
    <w:rsid w:val="00793BFF"/>
    <w:rPr>
      <w:rFonts w:ascii="Times New Roman" w:eastAsia="Times New Roman" w:hAnsi="Times New Roman" w:cs="Times New Roman"/>
      <w:b/>
      <w:bCs/>
      <w:sz w:val="20"/>
      <w:szCs w:val="20"/>
      <w:lang w:val="en-CA"/>
    </w:rPr>
  </w:style>
  <w:style w:type="character" w:styleId="LineNumber">
    <w:name w:val="line number"/>
    <w:basedOn w:val="DefaultParagraphFont"/>
    <w:uiPriority w:val="99"/>
    <w:semiHidden/>
    <w:unhideWhenUsed/>
    <w:rsid w:val="0060199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5C79"/>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next w:val="Normal"/>
    <w:link w:val="Heading1Char"/>
    <w:qFormat/>
    <w:rsid w:val="00AA5C79"/>
    <w:pPr>
      <w:keepNext/>
      <w:outlineLvl w:val="0"/>
    </w:pPr>
    <w:rPr>
      <w:b/>
      <w:bCs/>
    </w:rPr>
  </w:style>
  <w:style w:type="paragraph" w:styleId="Heading2">
    <w:name w:val="heading 2"/>
    <w:basedOn w:val="Normal"/>
    <w:next w:val="Normal"/>
    <w:link w:val="Heading2Char"/>
    <w:uiPriority w:val="9"/>
    <w:unhideWhenUsed/>
    <w:qFormat/>
    <w:rsid w:val="00BE051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AA5C79"/>
    <w:pPr>
      <w:keepNext/>
      <w:spacing w:line="480" w:lineRule="auto"/>
      <w:jc w:val="cente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A5C79"/>
    <w:rPr>
      <w:rFonts w:ascii="Times New Roman" w:eastAsia="Times New Roman" w:hAnsi="Times New Roman" w:cs="Times New Roman"/>
      <w:b/>
      <w:bCs/>
      <w:sz w:val="24"/>
      <w:szCs w:val="24"/>
      <w:lang w:val="en-CA"/>
    </w:rPr>
  </w:style>
  <w:style w:type="character" w:customStyle="1" w:styleId="Heading3Char">
    <w:name w:val="Heading 3 Char"/>
    <w:basedOn w:val="DefaultParagraphFont"/>
    <w:link w:val="Heading3"/>
    <w:rsid w:val="00AA5C79"/>
    <w:rPr>
      <w:rFonts w:ascii="Times New Roman" w:eastAsia="Times New Roman" w:hAnsi="Times New Roman" w:cs="Times New Roman"/>
      <w:b/>
      <w:bCs/>
      <w:sz w:val="24"/>
      <w:szCs w:val="24"/>
      <w:lang w:val="en-CA"/>
    </w:rPr>
  </w:style>
  <w:style w:type="character" w:styleId="Hyperlink">
    <w:name w:val="Hyperlink"/>
    <w:basedOn w:val="DefaultParagraphFont"/>
    <w:semiHidden/>
    <w:rsid w:val="00AA5C79"/>
    <w:rPr>
      <w:color w:val="0000FF"/>
      <w:u w:val="single"/>
    </w:rPr>
  </w:style>
  <w:style w:type="paragraph" w:styleId="BodyText">
    <w:name w:val="Body Text"/>
    <w:basedOn w:val="Normal"/>
    <w:link w:val="BodyTextChar"/>
    <w:semiHidden/>
    <w:rsid w:val="00AA5C79"/>
    <w:rPr>
      <w:b/>
      <w:bCs/>
    </w:rPr>
  </w:style>
  <w:style w:type="character" w:customStyle="1" w:styleId="BodyTextChar">
    <w:name w:val="Body Text Char"/>
    <w:basedOn w:val="DefaultParagraphFont"/>
    <w:link w:val="BodyText"/>
    <w:semiHidden/>
    <w:rsid w:val="00AA5C79"/>
    <w:rPr>
      <w:rFonts w:ascii="Times New Roman" w:eastAsia="Times New Roman" w:hAnsi="Times New Roman" w:cs="Times New Roman"/>
      <w:b/>
      <w:bCs/>
      <w:sz w:val="24"/>
      <w:szCs w:val="24"/>
      <w:lang w:val="en-CA"/>
    </w:rPr>
  </w:style>
  <w:style w:type="paragraph" w:styleId="BodyText2">
    <w:name w:val="Body Text 2"/>
    <w:basedOn w:val="Normal"/>
    <w:link w:val="BodyText2Char"/>
    <w:semiHidden/>
    <w:rsid w:val="00AA5C79"/>
    <w:pPr>
      <w:spacing w:line="480" w:lineRule="auto"/>
      <w:jc w:val="center"/>
    </w:pPr>
    <w:rPr>
      <w:b/>
      <w:bCs/>
    </w:rPr>
  </w:style>
  <w:style w:type="character" w:customStyle="1" w:styleId="BodyText2Char">
    <w:name w:val="Body Text 2 Char"/>
    <w:basedOn w:val="DefaultParagraphFont"/>
    <w:link w:val="BodyText2"/>
    <w:semiHidden/>
    <w:rsid w:val="00AA5C79"/>
    <w:rPr>
      <w:rFonts w:ascii="Times New Roman" w:eastAsia="Times New Roman" w:hAnsi="Times New Roman" w:cs="Times New Roman"/>
      <w:b/>
      <w:bCs/>
      <w:sz w:val="24"/>
      <w:szCs w:val="24"/>
      <w:lang w:val="en-CA"/>
    </w:rPr>
  </w:style>
  <w:style w:type="paragraph" w:styleId="BodyText3">
    <w:name w:val="Body Text 3"/>
    <w:basedOn w:val="Normal"/>
    <w:link w:val="BodyText3Char"/>
    <w:uiPriority w:val="99"/>
    <w:semiHidden/>
    <w:unhideWhenUsed/>
    <w:rsid w:val="00AA5C79"/>
    <w:pPr>
      <w:spacing w:after="120"/>
    </w:pPr>
    <w:rPr>
      <w:sz w:val="16"/>
      <w:szCs w:val="16"/>
    </w:rPr>
  </w:style>
  <w:style w:type="character" w:customStyle="1" w:styleId="BodyText3Char">
    <w:name w:val="Body Text 3 Char"/>
    <w:basedOn w:val="DefaultParagraphFont"/>
    <w:link w:val="BodyText3"/>
    <w:uiPriority w:val="99"/>
    <w:semiHidden/>
    <w:rsid w:val="00AA5C79"/>
    <w:rPr>
      <w:rFonts w:ascii="Times New Roman" w:eastAsia="Times New Roman" w:hAnsi="Times New Roman" w:cs="Times New Roman"/>
      <w:sz w:val="16"/>
      <w:szCs w:val="16"/>
      <w:lang w:val="en-CA"/>
    </w:rPr>
  </w:style>
  <w:style w:type="paragraph" w:styleId="Header">
    <w:name w:val="header"/>
    <w:basedOn w:val="Normal"/>
    <w:link w:val="HeaderChar"/>
    <w:uiPriority w:val="99"/>
    <w:unhideWhenUsed/>
    <w:rsid w:val="00B86D29"/>
    <w:pPr>
      <w:tabs>
        <w:tab w:val="center" w:pos="4680"/>
        <w:tab w:val="right" w:pos="9360"/>
      </w:tabs>
    </w:pPr>
  </w:style>
  <w:style w:type="character" w:customStyle="1" w:styleId="HeaderChar">
    <w:name w:val="Header Char"/>
    <w:basedOn w:val="DefaultParagraphFont"/>
    <w:link w:val="Header"/>
    <w:uiPriority w:val="99"/>
    <w:rsid w:val="00B86D29"/>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B86D29"/>
    <w:pPr>
      <w:tabs>
        <w:tab w:val="center" w:pos="4680"/>
        <w:tab w:val="right" w:pos="9360"/>
      </w:tabs>
    </w:pPr>
  </w:style>
  <w:style w:type="character" w:customStyle="1" w:styleId="FooterChar">
    <w:name w:val="Footer Char"/>
    <w:basedOn w:val="DefaultParagraphFont"/>
    <w:link w:val="Footer"/>
    <w:uiPriority w:val="99"/>
    <w:rsid w:val="00B86D29"/>
    <w:rPr>
      <w:rFonts w:ascii="Times New Roman" w:eastAsia="Times New Roman" w:hAnsi="Times New Roman" w:cs="Times New Roman"/>
      <w:sz w:val="24"/>
      <w:szCs w:val="24"/>
      <w:lang w:val="en-CA"/>
    </w:rPr>
  </w:style>
  <w:style w:type="paragraph" w:styleId="BalloonText">
    <w:name w:val="Balloon Text"/>
    <w:basedOn w:val="Normal"/>
    <w:link w:val="BalloonTextChar"/>
    <w:uiPriority w:val="99"/>
    <w:semiHidden/>
    <w:unhideWhenUsed/>
    <w:rsid w:val="00B86D29"/>
    <w:rPr>
      <w:rFonts w:ascii="Tahoma" w:hAnsi="Tahoma" w:cs="Tahoma"/>
      <w:sz w:val="16"/>
      <w:szCs w:val="16"/>
    </w:rPr>
  </w:style>
  <w:style w:type="character" w:customStyle="1" w:styleId="BalloonTextChar">
    <w:name w:val="Balloon Text Char"/>
    <w:basedOn w:val="DefaultParagraphFont"/>
    <w:link w:val="BalloonText"/>
    <w:uiPriority w:val="99"/>
    <w:semiHidden/>
    <w:rsid w:val="00B86D29"/>
    <w:rPr>
      <w:rFonts w:ascii="Tahoma" w:eastAsia="Times New Roman" w:hAnsi="Tahoma" w:cs="Tahoma"/>
      <w:sz w:val="16"/>
      <w:szCs w:val="16"/>
      <w:lang w:val="en-CA"/>
    </w:rPr>
  </w:style>
  <w:style w:type="paragraph" w:styleId="ListParagraph">
    <w:name w:val="List Paragraph"/>
    <w:basedOn w:val="Normal"/>
    <w:uiPriority w:val="34"/>
    <w:qFormat/>
    <w:rsid w:val="00C0643D"/>
    <w:pPr>
      <w:spacing w:after="200"/>
      <w:ind w:left="720"/>
      <w:contextualSpacing/>
    </w:pPr>
    <w:rPr>
      <w:rFonts w:eastAsiaTheme="minorEastAsia" w:cstheme="minorBidi"/>
      <w:lang w:val="en-US" w:eastAsia="ja-JP"/>
    </w:rPr>
  </w:style>
  <w:style w:type="character" w:customStyle="1" w:styleId="st1">
    <w:name w:val="st1"/>
    <w:basedOn w:val="DefaultParagraphFont"/>
    <w:rsid w:val="000F60BF"/>
  </w:style>
  <w:style w:type="character" w:customStyle="1" w:styleId="Heading2Char">
    <w:name w:val="Heading 2 Char"/>
    <w:basedOn w:val="DefaultParagraphFont"/>
    <w:link w:val="Heading2"/>
    <w:uiPriority w:val="9"/>
    <w:rsid w:val="00BE0514"/>
    <w:rPr>
      <w:rFonts w:asciiTheme="majorHAnsi" w:eastAsiaTheme="majorEastAsia" w:hAnsiTheme="majorHAnsi" w:cstheme="majorBidi"/>
      <w:b/>
      <w:bCs/>
      <w:color w:val="4F81BD" w:themeColor="accent1"/>
      <w:sz w:val="26"/>
      <w:szCs w:val="26"/>
      <w:lang w:val="en-CA"/>
    </w:rPr>
  </w:style>
  <w:style w:type="character" w:styleId="CommentReference">
    <w:name w:val="annotation reference"/>
    <w:basedOn w:val="DefaultParagraphFont"/>
    <w:uiPriority w:val="99"/>
    <w:semiHidden/>
    <w:unhideWhenUsed/>
    <w:rsid w:val="00793BFF"/>
    <w:rPr>
      <w:sz w:val="16"/>
      <w:szCs w:val="16"/>
    </w:rPr>
  </w:style>
  <w:style w:type="paragraph" w:styleId="CommentText">
    <w:name w:val="annotation text"/>
    <w:basedOn w:val="Normal"/>
    <w:link w:val="CommentTextChar"/>
    <w:uiPriority w:val="99"/>
    <w:semiHidden/>
    <w:unhideWhenUsed/>
    <w:rsid w:val="00793BFF"/>
    <w:rPr>
      <w:sz w:val="20"/>
      <w:szCs w:val="20"/>
    </w:rPr>
  </w:style>
  <w:style w:type="character" w:customStyle="1" w:styleId="CommentTextChar">
    <w:name w:val="Comment Text Char"/>
    <w:basedOn w:val="DefaultParagraphFont"/>
    <w:link w:val="CommentText"/>
    <w:uiPriority w:val="99"/>
    <w:semiHidden/>
    <w:rsid w:val="00793BFF"/>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793BFF"/>
    <w:rPr>
      <w:b/>
      <w:bCs/>
    </w:rPr>
  </w:style>
  <w:style w:type="character" w:customStyle="1" w:styleId="CommentSubjectChar">
    <w:name w:val="Comment Subject Char"/>
    <w:basedOn w:val="CommentTextChar"/>
    <w:link w:val="CommentSubject"/>
    <w:uiPriority w:val="99"/>
    <w:semiHidden/>
    <w:rsid w:val="00793BFF"/>
    <w:rPr>
      <w:rFonts w:ascii="Times New Roman" w:eastAsia="Times New Roman" w:hAnsi="Times New Roman" w:cs="Times New Roman"/>
      <w:b/>
      <w:bCs/>
      <w:sz w:val="20"/>
      <w:szCs w:val="20"/>
      <w:lang w:val="en-CA"/>
    </w:rPr>
  </w:style>
  <w:style w:type="character" w:styleId="LineNumber">
    <w:name w:val="line number"/>
    <w:basedOn w:val="DefaultParagraphFont"/>
    <w:uiPriority w:val="99"/>
    <w:semiHidden/>
    <w:unhideWhenUsed/>
    <w:rsid w:val="0060199B"/>
  </w:style>
</w:styles>
</file>

<file path=word/webSettings.xml><?xml version="1.0" encoding="utf-8"?>
<w:webSettings xmlns:r="http://schemas.openxmlformats.org/officeDocument/2006/relationships" xmlns:w="http://schemas.openxmlformats.org/wordprocessingml/2006/main">
  <w:divs>
    <w:div w:id="800148239">
      <w:bodyDiv w:val="1"/>
      <w:marLeft w:val="0"/>
      <w:marRight w:val="0"/>
      <w:marTop w:val="0"/>
      <w:marBottom w:val="0"/>
      <w:divBdr>
        <w:top w:val="none" w:sz="0" w:space="0" w:color="auto"/>
        <w:left w:val="none" w:sz="0" w:space="0" w:color="auto"/>
        <w:bottom w:val="none" w:sz="0" w:space="0" w:color="auto"/>
        <w:right w:val="none" w:sz="0" w:space="0" w:color="auto"/>
      </w:divBdr>
    </w:div>
    <w:div w:id="1854807641">
      <w:bodyDiv w:val="1"/>
      <w:marLeft w:val="0"/>
      <w:marRight w:val="0"/>
      <w:marTop w:val="0"/>
      <w:marBottom w:val="0"/>
      <w:divBdr>
        <w:top w:val="none" w:sz="0" w:space="0" w:color="auto"/>
        <w:left w:val="none" w:sz="0" w:space="0" w:color="auto"/>
        <w:bottom w:val="none" w:sz="0" w:space="0" w:color="auto"/>
        <w:right w:val="none" w:sz="0" w:space="0" w:color="auto"/>
      </w:divBdr>
      <w:divsChild>
        <w:div w:id="850417536">
          <w:marLeft w:val="0"/>
          <w:marRight w:val="0"/>
          <w:marTop w:val="0"/>
          <w:marBottom w:val="0"/>
          <w:divBdr>
            <w:top w:val="none" w:sz="0" w:space="0" w:color="auto"/>
            <w:left w:val="none" w:sz="0" w:space="0" w:color="auto"/>
            <w:bottom w:val="none" w:sz="0" w:space="0" w:color="auto"/>
            <w:right w:val="none" w:sz="0" w:space="0" w:color="auto"/>
          </w:divBdr>
          <w:divsChild>
            <w:div w:id="1995602287">
              <w:marLeft w:val="0"/>
              <w:marRight w:val="0"/>
              <w:marTop w:val="0"/>
              <w:marBottom w:val="0"/>
              <w:divBdr>
                <w:top w:val="none" w:sz="0" w:space="0" w:color="auto"/>
                <w:left w:val="none" w:sz="0" w:space="0" w:color="auto"/>
                <w:bottom w:val="none" w:sz="0" w:space="0" w:color="auto"/>
                <w:right w:val="none" w:sz="0" w:space="0" w:color="auto"/>
              </w:divBdr>
              <w:divsChild>
                <w:div w:id="874195310">
                  <w:marLeft w:val="0"/>
                  <w:marRight w:val="0"/>
                  <w:marTop w:val="0"/>
                  <w:marBottom w:val="0"/>
                  <w:divBdr>
                    <w:top w:val="none" w:sz="0" w:space="0" w:color="auto"/>
                    <w:left w:val="none" w:sz="0" w:space="0" w:color="auto"/>
                    <w:bottom w:val="none" w:sz="0" w:space="0" w:color="auto"/>
                    <w:right w:val="none" w:sz="0" w:space="0" w:color="auto"/>
                  </w:divBdr>
                  <w:divsChild>
                    <w:div w:id="1222981540">
                      <w:marLeft w:val="0"/>
                      <w:marRight w:val="0"/>
                      <w:marTop w:val="0"/>
                      <w:marBottom w:val="0"/>
                      <w:divBdr>
                        <w:top w:val="none" w:sz="0" w:space="0" w:color="auto"/>
                        <w:left w:val="none" w:sz="0" w:space="0" w:color="auto"/>
                        <w:bottom w:val="none" w:sz="0" w:space="0" w:color="auto"/>
                        <w:right w:val="none" w:sz="0" w:space="0" w:color="auto"/>
                      </w:divBdr>
                      <w:divsChild>
                        <w:div w:id="1884174171">
                          <w:marLeft w:val="0"/>
                          <w:marRight w:val="0"/>
                          <w:marTop w:val="0"/>
                          <w:marBottom w:val="0"/>
                          <w:divBdr>
                            <w:top w:val="none" w:sz="0" w:space="0" w:color="auto"/>
                            <w:left w:val="none" w:sz="0" w:space="0" w:color="auto"/>
                            <w:bottom w:val="none" w:sz="0" w:space="0" w:color="auto"/>
                            <w:right w:val="none" w:sz="0" w:space="0" w:color="auto"/>
                          </w:divBdr>
                          <w:divsChild>
                            <w:div w:id="515119909">
                              <w:marLeft w:val="0"/>
                              <w:marRight w:val="0"/>
                              <w:marTop w:val="0"/>
                              <w:marBottom w:val="0"/>
                              <w:divBdr>
                                <w:top w:val="none" w:sz="0" w:space="0" w:color="auto"/>
                                <w:left w:val="none" w:sz="0" w:space="0" w:color="auto"/>
                                <w:bottom w:val="none" w:sz="0" w:space="0" w:color="auto"/>
                                <w:right w:val="none" w:sz="0" w:space="0" w:color="auto"/>
                              </w:divBdr>
                              <w:divsChild>
                                <w:div w:id="1811245805">
                                  <w:marLeft w:val="0"/>
                                  <w:marRight w:val="0"/>
                                  <w:marTop w:val="0"/>
                                  <w:marBottom w:val="0"/>
                                  <w:divBdr>
                                    <w:top w:val="none" w:sz="0" w:space="0" w:color="auto"/>
                                    <w:left w:val="none" w:sz="0" w:space="0" w:color="auto"/>
                                    <w:bottom w:val="none" w:sz="0" w:space="0" w:color="auto"/>
                                    <w:right w:val="none" w:sz="0" w:space="0" w:color="auto"/>
                                  </w:divBdr>
                                  <w:divsChild>
                                    <w:div w:id="1042051012">
                                      <w:marLeft w:val="0"/>
                                      <w:marRight w:val="0"/>
                                      <w:marTop w:val="0"/>
                                      <w:marBottom w:val="0"/>
                                      <w:divBdr>
                                        <w:top w:val="none" w:sz="0" w:space="0" w:color="auto"/>
                                        <w:left w:val="none" w:sz="0" w:space="0" w:color="auto"/>
                                        <w:bottom w:val="none" w:sz="0" w:space="0" w:color="auto"/>
                                        <w:right w:val="none" w:sz="0" w:space="0" w:color="auto"/>
                                      </w:divBdr>
                                      <w:divsChild>
                                        <w:div w:id="152509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E41E88E-2474-4D5D-936F-BCBF7FD4A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219</Words>
  <Characters>2405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282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 User</dc:creator>
  <cp:lastModifiedBy>Lenovo User</cp:lastModifiedBy>
  <cp:revision>2</cp:revision>
  <cp:lastPrinted>2013-03-06T21:11:00Z</cp:lastPrinted>
  <dcterms:created xsi:type="dcterms:W3CDTF">2013-07-26T17:10:00Z</dcterms:created>
  <dcterms:modified xsi:type="dcterms:W3CDTF">2013-07-26T17:10:00Z</dcterms:modified>
</cp:coreProperties>
</file>